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BD1A7" w14:textId="77777777" w:rsidR="00B13BA6" w:rsidRDefault="00B13BA6" w:rsidP="00546F82">
      <w:pPr>
        <w:ind w:firstLineChars="0" w:firstLine="0"/>
      </w:pPr>
      <w:bookmarkStart w:id="0" w:name="_Hlk196331793"/>
      <w:bookmarkStart w:id="1" w:name="_Toc72324813"/>
      <w:bookmarkStart w:id="2" w:name="_Toc72325727"/>
      <w:bookmarkStart w:id="3" w:name="_Toc72326081"/>
      <w:bookmarkStart w:id="4" w:name="_Toc72552926"/>
      <w:bookmarkStart w:id="5" w:name="_Toc73366742"/>
      <w:bookmarkStart w:id="6" w:name="_Toc73367175"/>
      <w:bookmarkStart w:id="7" w:name="_Toc74301511"/>
      <w:bookmarkStart w:id="8" w:name="_Toc74367034"/>
      <w:bookmarkStart w:id="9" w:name="_Toc74398179"/>
      <w:bookmarkStart w:id="10" w:name="_Toc74457222"/>
      <w:bookmarkStart w:id="11" w:name="_Toc74733152"/>
      <w:bookmarkStart w:id="12" w:name="_Toc74921405"/>
      <w:bookmarkEnd w:id="0"/>
    </w:p>
    <w:bookmarkEnd w:id="1"/>
    <w:bookmarkEnd w:id="2"/>
    <w:bookmarkEnd w:id="3"/>
    <w:bookmarkEnd w:id="4"/>
    <w:bookmarkEnd w:id="5"/>
    <w:bookmarkEnd w:id="6"/>
    <w:bookmarkEnd w:id="7"/>
    <w:bookmarkEnd w:id="8"/>
    <w:bookmarkEnd w:id="9"/>
    <w:bookmarkEnd w:id="10"/>
    <w:bookmarkEnd w:id="11"/>
    <w:bookmarkEnd w:id="12"/>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8719DD">
      <w:pPr>
        <w:pStyle w:val="1"/>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7777777"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6208DC"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5B5352">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13" w:name="_Toc198654850"/>
      <w:bookmarkStart w:id="14" w:name="_Hlk196085888"/>
      <w:r w:rsidRPr="005535FE">
        <w:lastRenderedPageBreak/>
        <w:t>摘</w:t>
      </w:r>
      <w:r w:rsidR="00FF3949" w:rsidRPr="005535FE">
        <w:rPr>
          <w:rFonts w:hint="eastAsia"/>
        </w:rPr>
        <w:t xml:space="preserve">    </w:t>
      </w:r>
      <w:r w:rsidRPr="005535FE">
        <w:t>要</w:t>
      </w:r>
      <w:bookmarkEnd w:id="13"/>
    </w:p>
    <w:p w14:paraId="7A793242" w14:textId="1CD1823F" w:rsidR="00186800" w:rsidRPr="00201C60" w:rsidRDefault="00186800" w:rsidP="00186800">
      <w:pPr>
        <w:spacing w:line="360" w:lineRule="auto"/>
        <w:ind w:firstLine="480"/>
        <w:rPr>
          <w:rFonts w:asciiTheme="minorEastAsia" w:hAnsiTheme="minorEastAsia" w:hint="eastAsia"/>
        </w:rPr>
      </w:pPr>
      <w:r w:rsidRPr="00201C60">
        <w:rPr>
          <w:rFonts w:asciiTheme="minorEastAsia" w:hAnsiTheme="minorEastAsia"/>
        </w:rPr>
        <w:t>随着机器人、人工智能和机器学习等新兴技术在各领域的广泛应用</w:t>
      </w:r>
      <w:r w:rsidR="003935F4" w:rsidRPr="00201C60">
        <w:rPr>
          <w:rFonts w:asciiTheme="minorEastAsia" w:hAnsiTheme="minorEastAsia" w:hint="eastAsia"/>
        </w:rPr>
        <w:t>。</w:t>
      </w:r>
      <w:r w:rsidR="00346F56" w:rsidRPr="00201C60">
        <w:rPr>
          <w:rFonts w:asciiTheme="minorEastAsia" w:hAnsiTheme="minorEastAsia" w:hint="eastAsia"/>
        </w:rPr>
        <w:t>各行各业对于智能化、自动化的机器人的需求越来越高</w:t>
      </w:r>
      <w:r w:rsidRPr="00201C60">
        <w:rPr>
          <w:rFonts w:asciiTheme="minorEastAsia" w:hAnsiTheme="minorEastAsia"/>
        </w:rPr>
        <w:t>，</w:t>
      </w:r>
      <w:r w:rsidR="00203B87" w:rsidRPr="00201C60">
        <w:rPr>
          <w:rFonts w:asciiTheme="minorEastAsia" w:hAnsiTheme="minorEastAsia" w:hint="eastAsia"/>
        </w:rPr>
        <w:t>而</w:t>
      </w:r>
      <w:r w:rsidRPr="00201C60">
        <w:rPr>
          <w:rFonts w:asciiTheme="minorEastAsia" w:hAnsiTheme="minorEastAsia"/>
        </w:rPr>
        <w:t>灵巧手作为机械臂末端执行器，其性能</w:t>
      </w:r>
      <w:r w:rsidR="00D65039" w:rsidRPr="00201C60">
        <w:rPr>
          <w:rFonts w:asciiTheme="minorEastAsia" w:hAnsiTheme="minorEastAsia" w:hint="eastAsia"/>
        </w:rPr>
        <w:t>的好坏</w:t>
      </w:r>
      <w:r w:rsidR="003D0844" w:rsidRPr="00201C60">
        <w:rPr>
          <w:rFonts w:asciiTheme="minorEastAsia" w:hAnsiTheme="minorEastAsia" w:hint="eastAsia"/>
        </w:rPr>
        <w:t>将</w:t>
      </w:r>
      <w:r w:rsidRPr="00201C60">
        <w:rPr>
          <w:rFonts w:asciiTheme="minorEastAsia" w:hAnsiTheme="minorEastAsia"/>
        </w:rPr>
        <w:t>直接影响机器人</w:t>
      </w:r>
      <w:r w:rsidR="003D0844" w:rsidRPr="00201C60">
        <w:rPr>
          <w:rFonts w:asciiTheme="minorEastAsia" w:hAnsiTheme="minorEastAsia" w:hint="eastAsia"/>
        </w:rPr>
        <w:t>整体的</w:t>
      </w:r>
      <w:r w:rsidRPr="00201C60">
        <w:rPr>
          <w:rFonts w:asciiTheme="minorEastAsia" w:hAnsiTheme="minorEastAsia"/>
        </w:rPr>
        <w:t>工作质量。然而，现有灵巧手普遍存在结构</w:t>
      </w:r>
      <w:r w:rsidR="00A97663" w:rsidRPr="00201C60">
        <w:rPr>
          <w:rFonts w:asciiTheme="minorEastAsia" w:hAnsiTheme="minorEastAsia" w:hint="eastAsia"/>
        </w:rPr>
        <w:t>较</w:t>
      </w:r>
      <w:r w:rsidR="002E3132" w:rsidRPr="00201C60">
        <w:rPr>
          <w:rFonts w:asciiTheme="minorEastAsia" w:hAnsiTheme="minorEastAsia" w:hint="eastAsia"/>
        </w:rPr>
        <w:t>为</w:t>
      </w:r>
      <w:r w:rsidRPr="00201C60">
        <w:rPr>
          <w:rFonts w:asciiTheme="minorEastAsia" w:hAnsiTheme="minorEastAsia"/>
        </w:rPr>
        <w:t>复杂、控制难度</w:t>
      </w:r>
      <w:r w:rsidR="004C4C57" w:rsidRPr="00201C60">
        <w:rPr>
          <w:rFonts w:asciiTheme="minorEastAsia" w:hAnsiTheme="minorEastAsia" w:hint="eastAsia"/>
        </w:rPr>
        <w:t>较</w:t>
      </w:r>
      <w:r w:rsidRPr="00201C60">
        <w:rPr>
          <w:rFonts w:asciiTheme="minorEastAsia" w:hAnsiTheme="minorEastAsia"/>
        </w:rPr>
        <w:t>大、自由度少及无触觉感知</w:t>
      </w:r>
      <w:r w:rsidR="004C4C57" w:rsidRPr="00201C60">
        <w:rPr>
          <w:rFonts w:asciiTheme="minorEastAsia" w:hAnsiTheme="minorEastAsia" w:hint="eastAsia"/>
        </w:rPr>
        <w:t>能力</w:t>
      </w:r>
      <w:r w:rsidRPr="00201C60">
        <w:rPr>
          <w:rFonts w:asciiTheme="minorEastAsia" w:hAnsiTheme="minorEastAsia"/>
        </w:rPr>
        <w:t>等问题。本文针对这些缺陷，设计</w:t>
      </w:r>
      <w:r w:rsidR="00C45F55" w:rsidRPr="00201C60">
        <w:rPr>
          <w:rFonts w:asciiTheme="minorEastAsia" w:hAnsiTheme="minorEastAsia" w:hint="eastAsia"/>
        </w:rPr>
        <w:t>制作</w:t>
      </w:r>
      <w:r w:rsidRPr="00201C60">
        <w:rPr>
          <w:rFonts w:asciiTheme="minorEastAsia" w:hAnsiTheme="minorEastAsia"/>
        </w:rPr>
        <w:t>了一种</w:t>
      </w:r>
      <w:r w:rsidR="00210809" w:rsidRPr="00201C60">
        <w:rPr>
          <w:rFonts w:asciiTheme="minorEastAsia" w:hAnsiTheme="minorEastAsia" w:hint="eastAsia"/>
        </w:rPr>
        <w:t>基于</w:t>
      </w:r>
      <w:r w:rsidRPr="00201C60">
        <w:rPr>
          <w:rFonts w:asciiTheme="minorEastAsia" w:hAnsiTheme="minorEastAsia"/>
        </w:rPr>
        <w:t>电机驱动的多自由度五指灵巧手，采用电机驱动与腱绳传动</w:t>
      </w:r>
      <w:r w:rsidR="00210809" w:rsidRPr="00201C60">
        <w:rPr>
          <w:rFonts w:asciiTheme="minorEastAsia" w:hAnsiTheme="minorEastAsia" w:hint="eastAsia"/>
        </w:rPr>
        <w:t>相</w:t>
      </w:r>
      <w:r w:rsidRPr="00201C60">
        <w:rPr>
          <w:rFonts w:asciiTheme="minorEastAsia" w:hAnsiTheme="minorEastAsia"/>
        </w:rPr>
        <w:t>结合的欠驱动结构，在手指关节</w:t>
      </w:r>
      <w:r w:rsidR="006D5F94" w:rsidRPr="00201C60">
        <w:rPr>
          <w:rFonts w:asciiTheme="minorEastAsia" w:hAnsiTheme="minorEastAsia" w:hint="eastAsia"/>
        </w:rPr>
        <w:t>上</w:t>
      </w:r>
      <w:r w:rsidRPr="00201C60">
        <w:rPr>
          <w:rFonts w:asciiTheme="minorEastAsia" w:hAnsiTheme="minorEastAsia"/>
        </w:rPr>
        <w:t>布置触觉传感器并</w:t>
      </w:r>
      <w:r w:rsidR="00724582" w:rsidRPr="00201C60">
        <w:rPr>
          <w:rFonts w:asciiTheme="minorEastAsia" w:hAnsiTheme="minorEastAsia" w:hint="eastAsia"/>
        </w:rPr>
        <w:t>在其上</w:t>
      </w:r>
      <w:r w:rsidRPr="00201C60">
        <w:rPr>
          <w:rFonts w:asciiTheme="minorEastAsia" w:hAnsiTheme="minorEastAsia"/>
        </w:rPr>
        <w:t>覆盖柔性皮肤，形成刚柔混合结构</w:t>
      </w:r>
      <w:r w:rsidR="009F661B" w:rsidRPr="00201C60">
        <w:rPr>
          <w:rFonts w:asciiTheme="minorEastAsia" w:hAnsiTheme="minorEastAsia" w:hint="eastAsia"/>
        </w:rPr>
        <w:t>。</w:t>
      </w:r>
    </w:p>
    <w:p w14:paraId="020BF69B" w14:textId="5E4EF16A" w:rsidR="00186800" w:rsidRPr="00201C60" w:rsidRDefault="00923C95" w:rsidP="003A49AD">
      <w:pPr>
        <w:spacing w:line="360" w:lineRule="auto"/>
        <w:ind w:firstLine="480"/>
        <w:rPr>
          <w:rFonts w:asciiTheme="minorEastAsia" w:hAnsiTheme="minorEastAsia" w:hint="eastAsia"/>
        </w:rPr>
      </w:pPr>
      <w:r w:rsidRPr="00201C60">
        <w:rPr>
          <w:rFonts w:asciiTheme="minorEastAsia" w:hAnsiTheme="minorEastAsia" w:hint="eastAsia"/>
        </w:rPr>
        <w:t>本文首先对灵巧手的机械和驱动结构进行了设计和制作，包括五指、手掌、手腕和小臂、具有结构简单、自由度丰富、整手集成度高的优点；其次，在灵巧手的五根手指上设计集成了动/静敏感单元组成的触觉传感器，赋予了灵巧手感知能力。再次设计了灵巧手的控制系统。利用上位机配合主控板进行精准调试和高效控制。最后针对灵巧手的灵巧性和 触觉能力进行了实验设计和测试，分别让灵巧手进行动作模仿和物品抓握，同时采集触觉信号并分析。</w:t>
      </w:r>
    </w:p>
    <w:p w14:paraId="4691C391" w14:textId="5B8E6AAD" w:rsidR="00E1356E" w:rsidRDefault="00B863A7" w:rsidP="003A49AD">
      <w:pPr>
        <w:spacing w:line="360" w:lineRule="auto"/>
        <w:ind w:firstLine="480"/>
        <w:rPr>
          <w:rFonts w:asciiTheme="minorEastAsia" w:hAnsiTheme="minorEastAsia" w:hint="eastAsia"/>
        </w:rPr>
      </w:pPr>
      <w:r w:rsidRPr="00201C60">
        <w:rPr>
          <w:rFonts w:asciiTheme="minorEastAsia" w:hAnsiTheme="minorEastAsia" w:hint="eastAsia"/>
        </w:rPr>
        <w:t>实验表明，本文提出的</w:t>
      </w:r>
      <w:r w:rsidR="00500261" w:rsidRPr="00201C60">
        <w:rPr>
          <w:rFonts w:asciiTheme="minorEastAsia" w:hAnsiTheme="minorEastAsia" w:hint="eastAsia"/>
        </w:rPr>
        <w:t>一种</w:t>
      </w:r>
      <w:r w:rsidR="00651B58" w:rsidRPr="00201C60">
        <w:rPr>
          <w:rFonts w:asciiTheme="minorEastAsia" w:hAnsiTheme="minorEastAsia" w:hint="eastAsia"/>
        </w:rPr>
        <w:t>基于</w:t>
      </w:r>
      <w:r w:rsidR="00500261" w:rsidRPr="00201C60">
        <w:rPr>
          <w:rFonts w:asciiTheme="minorEastAsia" w:hAnsiTheme="minorEastAsia" w:hint="eastAsia"/>
        </w:rPr>
        <w:t>电机驱动的多自由度五指灵巧手具有很好的灵巧性和可控性，</w:t>
      </w:r>
      <w:r w:rsidR="00294462" w:rsidRPr="00201C60">
        <w:rPr>
          <w:rFonts w:asciiTheme="minorEastAsia" w:hAnsiTheme="minorEastAsia" w:hint="eastAsia"/>
        </w:rPr>
        <w:t>能够完成</w:t>
      </w:r>
      <w:r w:rsidR="00635A0A" w:rsidRPr="00201C60">
        <w:rPr>
          <w:rFonts w:asciiTheme="minorEastAsia" w:hAnsiTheme="minorEastAsia" w:hint="eastAsia"/>
        </w:rPr>
        <w:t>整手每个自由度的精准控制</w:t>
      </w:r>
      <w:r w:rsidR="004F13AC" w:rsidRPr="00201C60">
        <w:rPr>
          <w:rFonts w:asciiTheme="minorEastAsia" w:hAnsiTheme="minorEastAsia" w:hint="eastAsia"/>
        </w:rPr>
        <w:t>和触觉信号的</w:t>
      </w:r>
      <w:r w:rsidR="001D52E9" w:rsidRPr="00201C60">
        <w:rPr>
          <w:rFonts w:asciiTheme="minorEastAsia" w:hAnsiTheme="minorEastAsia" w:hint="eastAsia"/>
        </w:rPr>
        <w:t>精确采集</w:t>
      </w:r>
      <w:r w:rsidR="00923C95" w:rsidRPr="00201C60">
        <w:rPr>
          <w:rFonts w:asciiTheme="minorEastAsia" w:hAnsiTheme="minorEastAsia" w:hint="eastAsia"/>
        </w:rPr>
        <w:t>。</w:t>
      </w:r>
    </w:p>
    <w:p w14:paraId="5ECBB563" w14:textId="77777777" w:rsidR="00B810F9" w:rsidRDefault="00B810F9" w:rsidP="00D913D9">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15" w:name="_Toc198654851"/>
      <w:r w:rsidRPr="0049077D">
        <w:lastRenderedPageBreak/>
        <w:t>ABSTRACT</w:t>
      </w:r>
      <w:bookmarkEnd w:id="15"/>
    </w:p>
    <w:p w14:paraId="7A43C965" w14:textId="77777777" w:rsidR="00722F0B" w:rsidRPr="00722F0B" w:rsidRDefault="00722F0B" w:rsidP="00722F0B">
      <w:pPr>
        <w:spacing w:line="360" w:lineRule="auto"/>
        <w:ind w:firstLine="480"/>
      </w:pPr>
      <w:r w:rsidRPr="00722F0B">
        <w:t>With the increasing use of robotics, artificial intelligence, and machine learning, industries demand smarter and more automated robots. Dexterous hands, as critical components of robotic arms, significantly impact robot performance. However, many existing dexterous hands are complex, difficult to control, have limited degrees of freedom, and lack touch-sensing capabilities. This study designs a simpler, motor-driven, five-finger dexterous hand with multiple degrees of freedom, utilizing a motor and tendon system, touch sensors on the fingers, and soft skin for a hybrid rigid-flexible structure.</w:t>
      </w:r>
    </w:p>
    <w:p w14:paraId="1592281F" w14:textId="77777777" w:rsidR="00722F0B" w:rsidRPr="00722F0B" w:rsidRDefault="00722F0B" w:rsidP="00722F0B">
      <w:pPr>
        <w:spacing w:line="360" w:lineRule="auto"/>
        <w:ind w:firstLine="480"/>
      </w:pPr>
      <w:r w:rsidRPr="00722F0B">
        <w:t>The hand’s structure, including five fingers, a palm, a wrist, and a forearm, is simple, highly integrated, and supports a wide range of movements. Touch sensors, equipped to detect motion and pressure, are integrated into the fingers to provide sensing capabilities. A control system, using a computer and a control board, ensures precise adjustments and smooth operation. Tests evaluate the hand’s flexibility and touch capabilities, involving motion imitation and object grasping, while collecting and analyzing touch data.</w:t>
      </w:r>
    </w:p>
    <w:p w14:paraId="2319EDA1" w14:textId="77777777" w:rsidR="00722F0B" w:rsidRPr="00722F0B" w:rsidRDefault="00722F0B" w:rsidP="00722F0B">
      <w:pPr>
        <w:spacing w:line="360" w:lineRule="auto"/>
        <w:ind w:firstLine="480"/>
      </w:pPr>
      <w:r w:rsidRPr="00722F0B">
        <w:t>Test results demonstrate that this dexterous hand offers high flexibility and easy control, achieving precise movement and accurate touch data collection. This design effectively addresses many limitations of existing dexterous hands, making it an ideal choice for robots requiring enhanced flexibility and touch-sensing abilities.</w:t>
      </w:r>
    </w:p>
    <w:p w14:paraId="2AF7B93D" w14:textId="521E0D33" w:rsidR="00DD78C9" w:rsidRPr="00722F0B" w:rsidRDefault="00DD78C9" w:rsidP="00CD78E0">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16" w:name="_Toc198654852"/>
      <w:r w:rsidRPr="007E0984">
        <w:rPr>
          <w:rFonts w:hAnsi="黑体"/>
        </w:rPr>
        <w:lastRenderedPageBreak/>
        <w:t>目</w:t>
      </w:r>
      <w:r w:rsidRPr="007E0984">
        <w:t xml:space="preserve">    </w:t>
      </w:r>
      <w:r w:rsidRPr="007E0984">
        <w:rPr>
          <w:rFonts w:hAnsi="黑体"/>
        </w:rPr>
        <w:t>录</w:t>
      </w:r>
      <w:bookmarkEnd w:id="16"/>
    </w:p>
    <w:bookmarkStart w:id="17" w:name="_Hlk196086319"/>
    <w:p w14:paraId="48EC7245" w14:textId="649DDDA0" w:rsidR="00722F0B" w:rsidRDefault="00B83C2D">
      <w:pPr>
        <w:pStyle w:val="TOC1"/>
        <w:rPr>
          <w:rFonts w:asciiTheme="minorHAnsi" w:hAnsiTheme="minorHAnsi"/>
          <w:sz w:val="22"/>
          <w:szCs w:val="24"/>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198654850" w:history="1">
        <w:r w:rsidR="00722F0B" w:rsidRPr="005426E6">
          <w:rPr>
            <w:rStyle w:val="ac"/>
            <w:rFonts w:hint="eastAsia"/>
          </w:rPr>
          <w:t>摘    要</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0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w:t>
        </w:r>
        <w:r w:rsidR="00722F0B">
          <w:rPr>
            <w:rFonts w:hint="eastAsia"/>
            <w:webHidden/>
          </w:rPr>
          <w:fldChar w:fldCharType="end"/>
        </w:r>
      </w:hyperlink>
    </w:p>
    <w:p w14:paraId="31E8A8B2" w14:textId="38EC66E9" w:rsidR="00722F0B" w:rsidRDefault="00000000">
      <w:pPr>
        <w:pStyle w:val="TOC1"/>
        <w:rPr>
          <w:rFonts w:asciiTheme="minorHAnsi" w:hAnsiTheme="minorHAnsi"/>
          <w:sz w:val="22"/>
          <w:szCs w:val="24"/>
          <w14:ligatures w14:val="standardContextual"/>
        </w:rPr>
      </w:pPr>
      <w:hyperlink w:anchor="_Toc198654851" w:history="1">
        <w:r w:rsidR="00722F0B" w:rsidRPr="005426E6">
          <w:rPr>
            <w:rStyle w:val="ac"/>
            <w:rFonts w:hint="eastAsia"/>
          </w:rPr>
          <w:t>ABSTRACT</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1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I</w:t>
        </w:r>
        <w:r w:rsidR="00722F0B">
          <w:rPr>
            <w:rFonts w:hint="eastAsia"/>
            <w:webHidden/>
          </w:rPr>
          <w:fldChar w:fldCharType="end"/>
        </w:r>
      </w:hyperlink>
    </w:p>
    <w:p w14:paraId="459C7028" w14:textId="4D3E74A8" w:rsidR="00722F0B" w:rsidRDefault="00000000">
      <w:pPr>
        <w:pStyle w:val="TOC1"/>
        <w:rPr>
          <w:rFonts w:asciiTheme="minorHAnsi" w:hAnsiTheme="minorHAnsi"/>
          <w:sz w:val="22"/>
          <w:szCs w:val="24"/>
          <w14:ligatures w14:val="standardContextual"/>
        </w:rPr>
      </w:pPr>
      <w:hyperlink w:anchor="_Toc198654852" w:history="1">
        <w:r w:rsidR="00722F0B" w:rsidRPr="005426E6">
          <w:rPr>
            <w:rStyle w:val="ac"/>
            <w:rFonts w:hAnsi="黑体" w:hint="eastAsia"/>
          </w:rPr>
          <w:t>目</w:t>
        </w:r>
        <w:r w:rsidR="00722F0B" w:rsidRPr="005426E6">
          <w:rPr>
            <w:rStyle w:val="ac"/>
            <w:rFonts w:hint="eastAsia"/>
          </w:rPr>
          <w:t xml:space="preserve">    </w:t>
        </w:r>
        <w:r w:rsidR="00722F0B" w:rsidRPr="005426E6">
          <w:rPr>
            <w:rStyle w:val="ac"/>
            <w:rFonts w:hAnsi="黑体" w:hint="eastAsia"/>
          </w:rPr>
          <w:t>录</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2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II</w:t>
        </w:r>
        <w:r w:rsidR="00722F0B">
          <w:rPr>
            <w:rFonts w:hint="eastAsia"/>
            <w:webHidden/>
          </w:rPr>
          <w:fldChar w:fldCharType="end"/>
        </w:r>
      </w:hyperlink>
    </w:p>
    <w:p w14:paraId="1D8790EA" w14:textId="317D362E" w:rsidR="00722F0B" w:rsidRPr="00722F0B" w:rsidRDefault="00000000">
      <w:pPr>
        <w:pStyle w:val="TOC1"/>
        <w:rPr>
          <w:rStyle w:val="ac"/>
          <w:rFonts w:hint="eastAsia"/>
        </w:rPr>
      </w:pPr>
      <w:hyperlink w:anchor="_Toc198654853" w:history="1">
        <w:r w:rsidR="00722F0B" w:rsidRPr="005426E6">
          <w:rPr>
            <w:rStyle w:val="ac"/>
            <w:rFonts w:hint="eastAsia"/>
          </w:rPr>
          <w:t>第一章 绪论</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5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1</w:t>
        </w:r>
        <w:r w:rsidR="00722F0B" w:rsidRPr="00722F0B">
          <w:rPr>
            <w:rStyle w:val="ac"/>
            <w:rFonts w:hint="eastAsia"/>
            <w:webHidden/>
          </w:rPr>
          <w:fldChar w:fldCharType="end"/>
        </w:r>
      </w:hyperlink>
    </w:p>
    <w:p w14:paraId="74CF2770" w14:textId="01589666" w:rsidR="00722F0B" w:rsidRPr="00722F0B" w:rsidRDefault="00000000">
      <w:pPr>
        <w:pStyle w:val="TOC2"/>
        <w:rPr>
          <w:rStyle w:val="ac"/>
          <w:rFonts w:asciiTheme="minorEastAsia" w:hAnsiTheme="minorEastAsia" w:hint="eastAsia"/>
        </w:rPr>
      </w:pPr>
      <w:hyperlink w:anchor="_Toc198654854" w:history="1">
        <w:r w:rsidR="00722F0B" w:rsidRPr="00722F0B">
          <w:rPr>
            <w:rStyle w:val="ac"/>
            <w:rFonts w:asciiTheme="minorEastAsia" w:eastAsiaTheme="minorEastAsia" w:hAnsiTheme="minorEastAsia" w:cstheme="minorBidi" w:hint="eastAsia"/>
          </w:rPr>
          <w:t>1.1课题背景和意义</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w:t>
        </w:r>
        <w:r w:rsidR="00722F0B" w:rsidRPr="00722F0B">
          <w:rPr>
            <w:rStyle w:val="ac"/>
            <w:rFonts w:asciiTheme="minorEastAsia" w:eastAsiaTheme="minorEastAsia" w:hAnsiTheme="minorEastAsia" w:cstheme="minorBidi" w:hint="eastAsia"/>
            <w:webHidden/>
          </w:rPr>
          <w:fldChar w:fldCharType="end"/>
        </w:r>
      </w:hyperlink>
    </w:p>
    <w:p w14:paraId="4A28EA00" w14:textId="74C6DF05" w:rsidR="00722F0B" w:rsidRPr="00722F0B" w:rsidRDefault="00000000">
      <w:pPr>
        <w:pStyle w:val="TOC2"/>
        <w:rPr>
          <w:rStyle w:val="ac"/>
          <w:rFonts w:asciiTheme="minorEastAsia" w:hAnsiTheme="minorEastAsia" w:hint="eastAsia"/>
        </w:rPr>
      </w:pPr>
      <w:hyperlink w:anchor="_Toc198654855" w:history="1">
        <w:r w:rsidR="00722F0B" w:rsidRPr="00722F0B">
          <w:rPr>
            <w:rStyle w:val="ac"/>
            <w:rFonts w:asciiTheme="minorEastAsia" w:eastAsiaTheme="minorEastAsia" w:hAnsiTheme="minorEastAsia" w:cstheme="minorBidi" w:hint="eastAsia"/>
          </w:rPr>
          <w:t>1.2国内外研究现状</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w:t>
        </w:r>
        <w:r w:rsidR="00722F0B" w:rsidRPr="00722F0B">
          <w:rPr>
            <w:rStyle w:val="ac"/>
            <w:rFonts w:asciiTheme="minorEastAsia" w:eastAsiaTheme="minorEastAsia" w:hAnsiTheme="minorEastAsia" w:cstheme="minorBidi" w:hint="eastAsia"/>
            <w:webHidden/>
          </w:rPr>
          <w:fldChar w:fldCharType="end"/>
        </w:r>
      </w:hyperlink>
    </w:p>
    <w:p w14:paraId="1EA5D4A6" w14:textId="6CBBF6D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6" w:history="1">
        <w:r w:rsidR="00722F0B" w:rsidRPr="00722F0B">
          <w:rPr>
            <w:rStyle w:val="ac"/>
            <w:rFonts w:asciiTheme="minorEastAsia" w:hAnsiTheme="minorEastAsia" w:hint="eastAsia"/>
            <w:noProof/>
          </w:rPr>
          <w:t>1.2.1全驱动型灵巧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w:t>
        </w:r>
        <w:r w:rsidR="00722F0B" w:rsidRPr="00722F0B">
          <w:rPr>
            <w:rStyle w:val="ac"/>
            <w:rFonts w:asciiTheme="minorEastAsia" w:hAnsiTheme="minorEastAsia" w:hint="eastAsia"/>
            <w:webHidden/>
          </w:rPr>
          <w:fldChar w:fldCharType="end"/>
        </w:r>
      </w:hyperlink>
    </w:p>
    <w:p w14:paraId="5ADBA531" w14:textId="00C2A9C0"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7" w:history="1">
        <w:r w:rsidR="00722F0B" w:rsidRPr="00722F0B">
          <w:rPr>
            <w:rStyle w:val="ac"/>
            <w:rFonts w:asciiTheme="minorEastAsia" w:hAnsiTheme="minorEastAsia" w:hint="eastAsia"/>
            <w:noProof/>
          </w:rPr>
          <w:t>1.2.2欠驱动型灵巧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w:t>
        </w:r>
        <w:r w:rsidR="00722F0B" w:rsidRPr="00722F0B">
          <w:rPr>
            <w:rStyle w:val="ac"/>
            <w:rFonts w:asciiTheme="minorEastAsia" w:hAnsiTheme="minorEastAsia" w:hint="eastAsia"/>
            <w:webHidden/>
          </w:rPr>
          <w:fldChar w:fldCharType="end"/>
        </w:r>
      </w:hyperlink>
    </w:p>
    <w:p w14:paraId="375D2E2E" w14:textId="6E1AA4B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8" w:history="1">
        <w:r w:rsidR="00722F0B" w:rsidRPr="00722F0B">
          <w:rPr>
            <w:rStyle w:val="ac"/>
            <w:rFonts w:asciiTheme="minorEastAsia" w:hAnsiTheme="minorEastAsia" w:hint="eastAsia"/>
            <w:noProof/>
          </w:rPr>
          <w:t>1.2.3传感与控制技术</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w:t>
        </w:r>
        <w:r w:rsidR="00722F0B" w:rsidRPr="00722F0B">
          <w:rPr>
            <w:rStyle w:val="ac"/>
            <w:rFonts w:asciiTheme="minorEastAsia" w:hAnsiTheme="minorEastAsia" w:hint="eastAsia"/>
            <w:webHidden/>
          </w:rPr>
          <w:fldChar w:fldCharType="end"/>
        </w:r>
      </w:hyperlink>
    </w:p>
    <w:p w14:paraId="0CC16B56" w14:textId="5AB30BBC" w:rsidR="00722F0B" w:rsidRPr="00722F0B" w:rsidRDefault="00000000">
      <w:pPr>
        <w:pStyle w:val="TOC2"/>
        <w:rPr>
          <w:rStyle w:val="ac"/>
          <w:rFonts w:asciiTheme="minorEastAsia" w:hAnsiTheme="minorEastAsia" w:hint="eastAsia"/>
        </w:rPr>
      </w:pPr>
      <w:hyperlink w:anchor="_Toc198654859" w:history="1">
        <w:r w:rsidR="00722F0B" w:rsidRPr="00722F0B">
          <w:rPr>
            <w:rStyle w:val="ac"/>
            <w:rFonts w:asciiTheme="minorEastAsia" w:eastAsiaTheme="minorEastAsia" w:hAnsiTheme="minorEastAsia" w:cstheme="minorBidi" w:hint="eastAsia"/>
          </w:rPr>
          <w:t>1.3本文研究内容及章节安排</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9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5</w:t>
        </w:r>
        <w:r w:rsidR="00722F0B" w:rsidRPr="00722F0B">
          <w:rPr>
            <w:rStyle w:val="ac"/>
            <w:rFonts w:asciiTheme="minorEastAsia" w:eastAsiaTheme="minorEastAsia" w:hAnsiTheme="minorEastAsia" w:cstheme="minorBidi" w:hint="eastAsia"/>
            <w:webHidden/>
          </w:rPr>
          <w:fldChar w:fldCharType="end"/>
        </w:r>
      </w:hyperlink>
    </w:p>
    <w:p w14:paraId="733F86CC" w14:textId="377A8CEC" w:rsidR="00722F0B" w:rsidRPr="00722F0B" w:rsidRDefault="00000000">
      <w:pPr>
        <w:pStyle w:val="TOC1"/>
        <w:rPr>
          <w:rStyle w:val="ac"/>
          <w:rFonts w:hint="eastAsia"/>
        </w:rPr>
      </w:pPr>
      <w:hyperlink w:anchor="_Toc198654860" w:history="1">
        <w:r w:rsidR="00722F0B" w:rsidRPr="005426E6">
          <w:rPr>
            <w:rStyle w:val="ac"/>
            <w:rFonts w:hint="eastAsia"/>
          </w:rPr>
          <w:t>第二章 五指灵巧手结构与驱动的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60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8</w:t>
        </w:r>
        <w:r w:rsidR="00722F0B" w:rsidRPr="00722F0B">
          <w:rPr>
            <w:rStyle w:val="ac"/>
            <w:rFonts w:hint="eastAsia"/>
            <w:webHidden/>
          </w:rPr>
          <w:fldChar w:fldCharType="end"/>
        </w:r>
      </w:hyperlink>
    </w:p>
    <w:p w14:paraId="67234807" w14:textId="7838301E" w:rsidR="00722F0B" w:rsidRPr="00722F0B" w:rsidRDefault="00000000">
      <w:pPr>
        <w:pStyle w:val="TOC2"/>
        <w:rPr>
          <w:rStyle w:val="ac"/>
          <w:rFonts w:asciiTheme="minorEastAsia" w:hAnsiTheme="minorEastAsia" w:hint="eastAsia"/>
        </w:rPr>
      </w:pPr>
      <w:hyperlink w:anchor="_Toc198654861" w:history="1">
        <w:r w:rsidR="00722F0B" w:rsidRPr="00722F0B">
          <w:rPr>
            <w:rStyle w:val="ac"/>
            <w:rFonts w:asciiTheme="minorEastAsia" w:eastAsiaTheme="minorEastAsia" w:hAnsiTheme="minorEastAsia" w:cstheme="minorBidi" w:hint="eastAsia"/>
          </w:rPr>
          <w:t>2.1仿生手指及手掌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8</w:t>
        </w:r>
        <w:r w:rsidR="00722F0B" w:rsidRPr="00722F0B">
          <w:rPr>
            <w:rStyle w:val="ac"/>
            <w:rFonts w:asciiTheme="minorEastAsia" w:eastAsiaTheme="minorEastAsia" w:hAnsiTheme="minorEastAsia" w:cstheme="minorBidi" w:hint="eastAsia"/>
            <w:webHidden/>
          </w:rPr>
          <w:fldChar w:fldCharType="end"/>
        </w:r>
      </w:hyperlink>
    </w:p>
    <w:p w14:paraId="4F8F2190" w14:textId="4C23A1A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2" w:history="1">
        <w:r w:rsidR="00722F0B" w:rsidRPr="00722F0B">
          <w:rPr>
            <w:rStyle w:val="ac"/>
            <w:rFonts w:asciiTheme="minorEastAsia" w:hAnsiTheme="minorEastAsia" w:hint="eastAsia"/>
            <w:noProof/>
          </w:rPr>
          <w:t>2.1.1手指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8</w:t>
        </w:r>
        <w:r w:rsidR="00722F0B" w:rsidRPr="00722F0B">
          <w:rPr>
            <w:rStyle w:val="ac"/>
            <w:rFonts w:asciiTheme="minorEastAsia" w:hAnsiTheme="minorEastAsia" w:hint="eastAsia"/>
            <w:webHidden/>
          </w:rPr>
          <w:fldChar w:fldCharType="end"/>
        </w:r>
      </w:hyperlink>
    </w:p>
    <w:p w14:paraId="4107762B" w14:textId="1D0002E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3" w:history="1">
        <w:r w:rsidR="00722F0B" w:rsidRPr="00722F0B">
          <w:rPr>
            <w:rStyle w:val="ac"/>
            <w:rFonts w:asciiTheme="minorEastAsia" w:hAnsiTheme="minorEastAsia" w:hint="eastAsia"/>
            <w:noProof/>
          </w:rPr>
          <w:t>2.1.2手指驱动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1</w:t>
        </w:r>
        <w:r w:rsidR="00722F0B" w:rsidRPr="00722F0B">
          <w:rPr>
            <w:rStyle w:val="ac"/>
            <w:rFonts w:asciiTheme="minorEastAsia" w:hAnsiTheme="minorEastAsia" w:hint="eastAsia"/>
            <w:webHidden/>
          </w:rPr>
          <w:fldChar w:fldCharType="end"/>
        </w:r>
      </w:hyperlink>
    </w:p>
    <w:p w14:paraId="564D15D4" w14:textId="70F5E82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4" w:history="1">
        <w:r w:rsidR="00722F0B" w:rsidRPr="00722F0B">
          <w:rPr>
            <w:rStyle w:val="ac"/>
            <w:rFonts w:asciiTheme="minorEastAsia" w:hAnsiTheme="minorEastAsia" w:hint="eastAsia"/>
            <w:noProof/>
          </w:rPr>
          <w:t>2.1.3不同手指设计方案的结构与功能差异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2</w:t>
        </w:r>
        <w:r w:rsidR="00722F0B" w:rsidRPr="00722F0B">
          <w:rPr>
            <w:rStyle w:val="ac"/>
            <w:rFonts w:asciiTheme="minorEastAsia" w:hAnsiTheme="minorEastAsia" w:hint="eastAsia"/>
            <w:webHidden/>
          </w:rPr>
          <w:fldChar w:fldCharType="end"/>
        </w:r>
      </w:hyperlink>
    </w:p>
    <w:p w14:paraId="664B476C" w14:textId="3FD1DDE9"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5" w:history="1">
        <w:r w:rsidR="00722F0B" w:rsidRPr="00722F0B">
          <w:rPr>
            <w:rStyle w:val="ac"/>
            <w:rFonts w:asciiTheme="minorEastAsia" w:hAnsiTheme="minorEastAsia" w:hint="eastAsia"/>
            <w:noProof/>
          </w:rPr>
          <w:t>2.1.4手掌的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5</w:t>
        </w:r>
        <w:r w:rsidR="00722F0B" w:rsidRPr="00722F0B">
          <w:rPr>
            <w:rStyle w:val="ac"/>
            <w:rFonts w:asciiTheme="minorEastAsia" w:hAnsiTheme="minorEastAsia" w:hint="eastAsia"/>
            <w:webHidden/>
          </w:rPr>
          <w:fldChar w:fldCharType="end"/>
        </w:r>
      </w:hyperlink>
    </w:p>
    <w:p w14:paraId="70FFD92A" w14:textId="7CB96BB4" w:rsidR="00722F0B" w:rsidRPr="00722F0B" w:rsidRDefault="00000000">
      <w:pPr>
        <w:pStyle w:val="TOC2"/>
        <w:rPr>
          <w:rStyle w:val="ac"/>
          <w:rFonts w:asciiTheme="minorEastAsia" w:hAnsiTheme="minorEastAsia" w:hint="eastAsia"/>
        </w:rPr>
      </w:pPr>
      <w:hyperlink w:anchor="_Toc198654866" w:history="1">
        <w:r w:rsidR="00722F0B" w:rsidRPr="00722F0B">
          <w:rPr>
            <w:rStyle w:val="ac"/>
            <w:rFonts w:asciiTheme="minorEastAsia" w:eastAsiaTheme="minorEastAsia" w:hAnsiTheme="minorEastAsia" w:cstheme="minorBidi" w:hint="eastAsia"/>
          </w:rPr>
          <w:t>2.2灵巧手手腕关节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6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5</w:t>
        </w:r>
        <w:r w:rsidR="00722F0B" w:rsidRPr="00722F0B">
          <w:rPr>
            <w:rStyle w:val="ac"/>
            <w:rFonts w:asciiTheme="minorEastAsia" w:eastAsiaTheme="minorEastAsia" w:hAnsiTheme="minorEastAsia" w:cstheme="minorBidi" w:hint="eastAsia"/>
            <w:webHidden/>
          </w:rPr>
          <w:fldChar w:fldCharType="end"/>
        </w:r>
      </w:hyperlink>
    </w:p>
    <w:p w14:paraId="223B25C8" w14:textId="6164F5C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7" w:history="1">
        <w:r w:rsidR="00722F0B" w:rsidRPr="00722F0B">
          <w:rPr>
            <w:rStyle w:val="ac"/>
            <w:rFonts w:asciiTheme="minorEastAsia" w:hAnsiTheme="minorEastAsia" w:hint="eastAsia"/>
            <w:noProof/>
          </w:rPr>
          <w:t>2.2.1手腕关节的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6</w:t>
        </w:r>
        <w:r w:rsidR="00722F0B" w:rsidRPr="00722F0B">
          <w:rPr>
            <w:rStyle w:val="ac"/>
            <w:rFonts w:asciiTheme="minorEastAsia" w:hAnsiTheme="minorEastAsia" w:hint="eastAsia"/>
            <w:webHidden/>
          </w:rPr>
          <w:fldChar w:fldCharType="end"/>
        </w:r>
      </w:hyperlink>
    </w:p>
    <w:p w14:paraId="52253782" w14:textId="2C01C4A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8" w:history="1">
        <w:r w:rsidR="00722F0B" w:rsidRPr="00722F0B">
          <w:rPr>
            <w:rStyle w:val="ac"/>
            <w:rFonts w:asciiTheme="minorEastAsia" w:hAnsiTheme="minorEastAsia" w:hint="eastAsia"/>
            <w:noProof/>
          </w:rPr>
          <w:t>2.2.2手腕关节的驱动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7</w:t>
        </w:r>
        <w:r w:rsidR="00722F0B" w:rsidRPr="00722F0B">
          <w:rPr>
            <w:rStyle w:val="ac"/>
            <w:rFonts w:asciiTheme="minorEastAsia" w:hAnsiTheme="minorEastAsia" w:hint="eastAsia"/>
            <w:webHidden/>
          </w:rPr>
          <w:fldChar w:fldCharType="end"/>
        </w:r>
      </w:hyperlink>
    </w:p>
    <w:p w14:paraId="78CF457F" w14:textId="14CE5BE4" w:rsidR="00722F0B" w:rsidRPr="00722F0B" w:rsidRDefault="00000000">
      <w:pPr>
        <w:pStyle w:val="TOC2"/>
        <w:rPr>
          <w:rStyle w:val="ac"/>
          <w:rFonts w:asciiTheme="minorEastAsia" w:hAnsiTheme="minorEastAsia" w:hint="eastAsia"/>
        </w:rPr>
      </w:pPr>
      <w:hyperlink w:anchor="_Toc198654869" w:history="1">
        <w:r w:rsidR="00722F0B" w:rsidRPr="00722F0B">
          <w:rPr>
            <w:rStyle w:val="ac"/>
            <w:rFonts w:asciiTheme="minorEastAsia" w:eastAsiaTheme="minorEastAsia" w:hAnsiTheme="minorEastAsia" w:cstheme="minorBidi" w:hint="eastAsia"/>
          </w:rPr>
          <w:t>2.3灵巧手小臂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9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8</w:t>
        </w:r>
        <w:r w:rsidR="00722F0B" w:rsidRPr="00722F0B">
          <w:rPr>
            <w:rStyle w:val="ac"/>
            <w:rFonts w:asciiTheme="minorEastAsia" w:eastAsiaTheme="minorEastAsia" w:hAnsiTheme="minorEastAsia" w:cstheme="minorBidi" w:hint="eastAsia"/>
            <w:webHidden/>
          </w:rPr>
          <w:fldChar w:fldCharType="end"/>
        </w:r>
      </w:hyperlink>
    </w:p>
    <w:p w14:paraId="42AA2015" w14:textId="43C23764"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0" w:history="1">
        <w:r w:rsidR="00722F0B" w:rsidRPr="00722F0B">
          <w:rPr>
            <w:rStyle w:val="ac"/>
            <w:rFonts w:asciiTheme="minorEastAsia" w:hAnsiTheme="minorEastAsia" w:hint="eastAsia"/>
            <w:noProof/>
          </w:rPr>
          <w:t>2.3.1小臂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8</w:t>
        </w:r>
        <w:r w:rsidR="00722F0B" w:rsidRPr="00722F0B">
          <w:rPr>
            <w:rStyle w:val="ac"/>
            <w:rFonts w:asciiTheme="minorEastAsia" w:hAnsiTheme="minorEastAsia" w:hint="eastAsia"/>
            <w:webHidden/>
          </w:rPr>
          <w:fldChar w:fldCharType="end"/>
        </w:r>
      </w:hyperlink>
    </w:p>
    <w:p w14:paraId="139DA4B7" w14:textId="31CAA4E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1" w:history="1">
        <w:r w:rsidR="00722F0B" w:rsidRPr="00722F0B">
          <w:rPr>
            <w:rStyle w:val="ac"/>
            <w:rFonts w:asciiTheme="minorEastAsia" w:hAnsiTheme="minorEastAsia" w:hint="eastAsia"/>
            <w:noProof/>
          </w:rPr>
          <w:t>2.3.2内置驱动模块的分配</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9</w:t>
        </w:r>
        <w:r w:rsidR="00722F0B" w:rsidRPr="00722F0B">
          <w:rPr>
            <w:rStyle w:val="ac"/>
            <w:rFonts w:asciiTheme="minorEastAsia" w:hAnsiTheme="minorEastAsia" w:hint="eastAsia"/>
            <w:webHidden/>
          </w:rPr>
          <w:fldChar w:fldCharType="end"/>
        </w:r>
      </w:hyperlink>
    </w:p>
    <w:p w14:paraId="21C4C737" w14:textId="4BBD9C9B" w:rsidR="00722F0B" w:rsidRPr="00722F0B" w:rsidRDefault="00000000">
      <w:pPr>
        <w:pStyle w:val="TOC2"/>
        <w:rPr>
          <w:rStyle w:val="ac"/>
          <w:rFonts w:asciiTheme="minorEastAsia" w:hAnsiTheme="minorEastAsia" w:hint="eastAsia"/>
        </w:rPr>
      </w:pPr>
      <w:hyperlink w:anchor="_Toc198654872" w:history="1">
        <w:r w:rsidR="00722F0B" w:rsidRPr="00722F0B">
          <w:rPr>
            <w:rStyle w:val="ac"/>
            <w:rFonts w:asciiTheme="minorEastAsia" w:eastAsiaTheme="minorEastAsia" w:hAnsiTheme="minorEastAsia" w:cstheme="minorBidi" w:hint="eastAsia"/>
          </w:rPr>
          <w:t>2.4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2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0</w:t>
        </w:r>
        <w:r w:rsidR="00722F0B" w:rsidRPr="00722F0B">
          <w:rPr>
            <w:rStyle w:val="ac"/>
            <w:rFonts w:asciiTheme="minorEastAsia" w:eastAsiaTheme="minorEastAsia" w:hAnsiTheme="minorEastAsia" w:cstheme="minorBidi" w:hint="eastAsia"/>
            <w:webHidden/>
          </w:rPr>
          <w:fldChar w:fldCharType="end"/>
        </w:r>
      </w:hyperlink>
    </w:p>
    <w:p w14:paraId="151B4E71" w14:textId="32943779" w:rsidR="00722F0B" w:rsidRPr="00722F0B" w:rsidRDefault="00000000">
      <w:pPr>
        <w:pStyle w:val="TOC1"/>
        <w:rPr>
          <w:rStyle w:val="ac"/>
          <w:rFonts w:hint="eastAsia"/>
        </w:rPr>
      </w:pPr>
      <w:hyperlink w:anchor="_Toc198654873" w:history="1">
        <w:r w:rsidR="00722F0B" w:rsidRPr="00722F0B">
          <w:rPr>
            <w:rStyle w:val="ac"/>
            <w:rFonts w:hint="eastAsia"/>
          </w:rPr>
          <w:t>第三章 五指灵巧手触觉传感系统的集成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7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21</w:t>
        </w:r>
        <w:r w:rsidR="00722F0B" w:rsidRPr="00722F0B">
          <w:rPr>
            <w:rStyle w:val="ac"/>
            <w:rFonts w:hint="eastAsia"/>
            <w:webHidden/>
          </w:rPr>
          <w:fldChar w:fldCharType="end"/>
        </w:r>
      </w:hyperlink>
    </w:p>
    <w:p w14:paraId="539D0723" w14:textId="4E1633D1" w:rsidR="00722F0B" w:rsidRPr="00722F0B" w:rsidRDefault="00000000">
      <w:pPr>
        <w:pStyle w:val="TOC2"/>
        <w:rPr>
          <w:rStyle w:val="ac"/>
          <w:rFonts w:asciiTheme="minorEastAsia" w:hAnsiTheme="minorEastAsia" w:hint="eastAsia"/>
        </w:rPr>
      </w:pPr>
      <w:hyperlink w:anchor="_Toc198654874" w:history="1">
        <w:r w:rsidR="00722F0B" w:rsidRPr="00722F0B">
          <w:rPr>
            <w:rStyle w:val="ac"/>
            <w:rFonts w:asciiTheme="minorEastAsia" w:eastAsiaTheme="minorEastAsia" w:hAnsiTheme="minorEastAsia" w:cstheme="minorBidi" w:hint="eastAsia"/>
          </w:rPr>
          <w:t>3.1敏感元件的设计与制备</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1</w:t>
        </w:r>
        <w:r w:rsidR="00722F0B" w:rsidRPr="00722F0B">
          <w:rPr>
            <w:rStyle w:val="ac"/>
            <w:rFonts w:asciiTheme="minorEastAsia" w:eastAsiaTheme="minorEastAsia" w:hAnsiTheme="minorEastAsia" w:cstheme="minorBidi" w:hint="eastAsia"/>
            <w:webHidden/>
          </w:rPr>
          <w:fldChar w:fldCharType="end"/>
        </w:r>
      </w:hyperlink>
    </w:p>
    <w:p w14:paraId="4A27AB7F" w14:textId="41C3DF1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5" w:history="1">
        <w:r w:rsidR="00722F0B" w:rsidRPr="00722F0B">
          <w:rPr>
            <w:rStyle w:val="ac"/>
            <w:rFonts w:asciiTheme="minorEastAsia" w:hAnsiTheme="minorEastAsia" w:hint="eastAsia"/>
            <w:noProof/>
          </w:rPr>
          <w:t>3.1.1应变片静态力传感元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1</w:t>
        </w:r>
        <w:r w:rsidR="00722F0B" w:rsidRPr="00722F0B">
          <w:rPr>
            <w:rStyle w:val="ac"/>
            <w:rFonts w:asciiTheme="minorEastAsia" w:hAnsiTheme="minorEastAsia" w:hint="eastAsia"/>
            <w:webHidden/>
          </w:rPr>
          <w:fldChar w:fldCharType="end"/>
        </w:r>
      </w:hyperlink>
    </w:p>
    <w:p w14:paraId="6EEB028C" w14:textId="63F55B7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6" w:history="1">
        <w:r w:rsidR="00722F0B" w:rsidRPr="00722F0B">
          <w:rPr>
            <w:rStyle w:val="ac"/>
            <w:rFonts w:asciiTheme="minorEastAsia" w:hAnsiTheme="minorEastAsia" w:hint="eastAsia"/>
            <w:noProof/>
          </w:rPr>
          <w:t>3.1.2 PVDF动态力传感元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2</w:t>
        </w:r>
        <w:r w:rsidR="00722F0B" w:rsidRPr="00722F0B">
          <w:rPr>
            <w:rStyle w:val="ac"/>
            <w:rFonts w:asciiTheme="minorEastAsia" w:hAnsiTheme="minorEastAsia" w:hint="eastAsia"/>
            <w:webHidden/>
          </w:rPr>
          <w:fldChar w:fldCharType="end"/>
        </w:r>
      </w:hyperlink>
    </w:p>
    <w:p w14:paraId="48CDA5C7" w14:textId="2BD69E0F" w:rsidR="00722F0B" w:rsidRPr="00722F0B" w:rsidRDefault="00000000">
      <w:pPr>
        <w:pStyle w:val="TOC2"/>
        <w:rPr>
          <w:rStyle w:val="ac"/>
          <w:rFonts w:asciiTheme="minorEastAsia" w:hAnsiTheme="minorEastAsia" w:hint="eastAsia"/>
        </w:rPr>
      </w:pPr>
      <w:hyperlink w:anchor="_Toc198654877" w:history="1">
        <w:r w:rsidR="00722F0B" w:rsidRPr="00722F0B">
          <w:rPr>
            <w:rStyle w:val="ac"/>
            <w:rFonts w:asciiTheme="minorEastAsia" w:eastAsiaTheme="minorEastAsia" w:hAnsiTheme="minorEastAsia" w:cstheme="minorBidi" w:hint="eastAsia"/>
          </w:rPr>
          <w:t>3.2触觉传感器的布置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7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3</w:t>
        </w:r>
        <w:r w:rsidR="00722F0B" w:rsidRPr="00722F0B">
          <w:rPr>
            <w:rStyle w:val="ac"/>
            <w:rFonts w:asciiTheme="minorEastAsia" w:eastAsiaTheme="minorEastAsia" w:hAnsiTheme="minorEastAsia" w:cstheme="minorBidi" w:hint="eastAsia"/>
            <w:webHidden/>
          </w:rPr>
          <w:fldChar w:fldCharType="end"/>
        </w:r>
      </w:hyperlink>
    </w:p>
    <w:p w14:paraId="145D92F2" w14:textId="6EE38668" w:rsidR="00722F0B" w:rsidRPr="00722F0B" w:rsidRDefault="00000000">
      <w:pPr>
        <w:pStyle w:val="TOC2"/>
        <w:rPr>
          <w:rStyle w:val="ac"/>
          <w:rFonts w:asciiTheme="minorEastAsia" w:hAnsiTheme="minorEastAsia" w:hint="eastAsia"/>
        </w:rPr>
      </w:pPr>
      <w:hyperlink w:anchor="_Toc198654878" w:history="1">
        <w:r w:rsidR="00722F0B" w:rsidRPr="00722F0B">
          <w:rPr>
            <w:rStyle w:val="ac"/>
            <w:rFonts w:asciiTheme="minorEastAsia" w:eastAsiaTheme="minorEastAsia" w:hAnsiTheme="minorEastAsia" w:cstheme="minorBidi" w:hint="eastAsia"/>
          </w:rPr>
          <w:t>3.3柔性皮肤制作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3</w:t>
        </w:r>
        <w:r w:rsidR="00722F0B" w:rsidRPr="00722F0B">
          <w:rPr>
            <w:rStyle w:val="ac"/>
            <w:rFonts w:asciiTheme="minorEastAsia" w:eastAsiaTheme="minorEastAsia" w:hAnsiTheme="minorEastAsia" w:cstheme="minorBidi" w:hint="eastAsia"/>
            <w:webHidden/>
          </w:rPr>
          <w:fldChar w:fldCharType="end"/>
        </w:r>
      </w:hyperlink>
    </w:p>
    <w:p w14:paraId="64DB049C" w14:textId="5318EE9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9" w:history="1">
        <w:r w:rsidR="00722F0B" w:rsidRPr="00722F0B">
          <w:rPr>
            <w:rStyle w:val="ac"/>
            <w:rFonts w:asciiTheme="minorEastAsia" w:hAnsiTheme="minorEastAsia" w:hint="eastAsia"/>
            <w:noProof/>
          </w:rPr>
          <w:t>3.3.1硅胶浇筑工艺制备柔性皮肤</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9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4</w:t>
        </w:r>
        <w:r w:rsidR="00722F0B" w:rsidRPr="00722F0B">
          <w:rPr>
            <w:rStyle w:val="ac"/>
            <w:rFonts w:asciiTheme="minorEastAsia" w:hAnsiTheme="minorEastAsia" w:hint="eastAsia"/>
            <w:webHidden/>
          </w:rPr>
          <w:fldChar w:fldCharType="end"/>
        </w:r>
      </w:hyperlink>
    </w:p>
    <w:p w14:paraId="414CC570" w14:textId="4F55DF13"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0" w:history="1">
        <w:r w:rsidR="00722F0B" w:rsidRPr="00722F0B">
          <w:rPr>
            <w:rStyle w:val="ac"/>
            <w:rFonts w:asciiTheme="minorEastAsia" w:hAnsiTheme="minorEastAsia" w:hint="eastAsia"/>
            <w:noProof/>
          </w:rPr>
          <w:t>3.3.2室温固化硅硅胶制备柔性皮肤</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5</w:t>
        </w:r>
        <w:r w:rsidR="00722F0B" w:rsidRPr="00722F0B">
          <w:rPr>
            <w:rStyle w:val="ac"/>
            <w:rFonts w:asciiTheme="minorEastAsia" w:hAnsiTheme="minorEastAsia" w:hint="eastAsia"/>
            <w:webHidden/>
          </w:rPr>
          <w:fldChar w:fldCharType="end"/>
        </w:r>
      </w:hyperlink>
    </w:p>
    <w:p w14:paraId="393F41B0" w14:textId="54E75C4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1" w:history="1">
        <w:r w:rsidR="00722F0B" w:rsidRPr="00722F0B">
          <w:rPr>
            <w:rStyle w:val="ac"/>
            <w:rFonts w:asciiTheme="minorEastAsia" w:hAnsiTheme="minorEastAsia" w:hint="eastAsia"/>
            <w:noProof/>
          </w:rPr>
          <w:t>3.3.3方案对比与最终选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6</w:t>
        </w:r>
        <w:r w:rsidR="00722F0B" w:rsidRPr="00722F0B">
          <w:rPr>
            <w:rStyle w:val="ac"/>
            <w:rFonts w:asciiTheme="minorEastAsia" w:hAnsiTheme="minorEastAsia" w:hint="eastAsia"/>
            <w:webHidden/>
          </w:rPr>
          <w:fldChar w:fldCharType="end"/>
        </w:r>
      </w:hyperlink>
    </w:p>
    <w:p w14:paraId="4AC7DB46" w14:textId="3ACC0646" w:rsidR="00722F0B" w:rsidRPr="00722F0B" w:rsidRDefault="00000000">
      <w:pPr>
        <w:pStyle w:val="TOC2"/>
        <w:rPr>
          <w:rStyle w:val="ac"/>
          <w:rFonts w:asciiTheme="minorEastAsia" w:hAnsiTheme="minorEastAsia" w:hint="eastAsia"/>
        </w:rPr>
      </w:pPr>
      <w:hyperlink w:anchor="_Toc198654882" w:history="1">
        <w:r w:rsidR="00722F0B" w:rsidRPr="00722F0B">
          <w:rPr>
            <w:rStyle w:val="ac"/>
            <w:rFonts w:asciiTheme="minorEastAsia" w:eastAsiaTheme="minorEastAsia" w:hAnsiTheme="minorEastAsia" w:cstheme="minorBidi" w:hint="eastAsia"/>
          </w:rPr>
          <w:t>3.4触觉信号质量测试分析</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2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7</w:t>
        </w:r>
        <w:r w:rsidR="00722F0B" w:rsidRPr="00722F0B">
          <w:rPr>
            <w:rStyle w:val="ac"/>
            <w:rFonts w:asciiTheme="minorEastAsia" w:eastAsiaTheme="minorEastAsia" w:hAnsiTheme="minorEastAsia" w:cstheme="minorBidi" w:hint="eastAsia"/>
            <w:webHidden/>
          </w:rPr>
          <w:fldChar w:fldCharType="end"/>
        </w:r>
      </w:hyperlink>
    </w:p>
    <w:p w14:paraId="7033DA34" w14:textId="3F1B8FA0"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3" w:history="1">
        <w:r w:rsidR="00722F0B" w:rsidRPr="00722F0B">
          <w:rPr>
            <w:rStyle w:val="ac"/>
            <w:rFonts w:asciiTheme="minorEastAsia" w:hAnsiTheme="minorEastAsia" w:hint="eastAsia"/>
            <w:noProof/>
          </w:rPr>
          <w:t>3.4.1应变片静态力传感器信号测试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7</w:t>
        </w:r>
        <w:r w:rsidR="00722F0B" w:rsidRPr="00722F0B">
          <w:rPr>
            <w:rStyle w:val="ac"/>
            <w:rFonts w:asciiTheme="minorEastAsia" w:hAnsiTheme="minorEastAsia" w:hint="eastAsia"/>
            <w:webHidden/>
          </w:rPr>
          <w:fldChar w:fldCharType="end"/>
        </w:r>
      </w:hyperlink>
    </w:p>
    <w:p w14:paraId="1046EB90" w14:textId="06D0F3A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4" w:history="1">
        <w:r w:rsidR="00722F0B" w:rsidRPr="00722F0B">
          <w:rPr>
            <w:rStyle w:val="ac"/>
            <w:rFonts w:asciiTheme="minorEastAsia" w:hAnsiTheme="minorEastAsia" w:hint="eastAsia"/>
            <w:noProof/>
          </w:rPr>
          <w:t>3.4.2 PVDF动态力传感器信号测试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8</w:t>
        </w:r>
        <w:r w:rsidR="00722F0B" w:rsidRPr="00722F0B">
          <w:rPr>
            <w:rStyle w:val="ac"/>
            <w:rFonts w:asciiTheme="minorEastAsia" w:hAnsiTheme="minorEastAsia" w:hint="eastAsia"/>
            <w:webHidden/>
          </w:rPr>
          <w:fldChar w:fldCharType="end"/>
        </w:r>
      </w:hyperlink>
    </w:p>
    <w:p w14:paraId="0BC7B1BB" w14:textId="083DAE65" w:rsidR="00722F0B" w:rsidRPr="00722F0B" w:rsidRDefault="00000000">
      <w:pPr>
        <w:pStyle w:val="TOC2"/>
        <w:rPr>
          <w:rStyle w:val="ac"/>
          <w:rFonts w:asciiTheme="minorEastAsia" w:hAnsiTheme="minorEastAsia" w:hint="eastAsia"/>
        </w:rPr>
      </w:pPr>
      <w:hyperlink w:anchor="_Toc198654885" w:history="1">
        <w:r w:rsidR="00722F0B" w:rsidRPr="00722F0B">
          <w:rPr>
            <w:rStyle w:val="ac"/>
            <w:rFonts w:asciiTheme="minorEastAsia" w:eastAsiaTheme="minorEastAsia" w:hAnsiTheme="minorEastAsia" w:cstheme="minorBidi" w:hint="eastAsia"/>
          </w:rPr>
          <w:t>3.5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8</w:t>
        </w:r>
        <w:r w:rsidR="00722F0B" w:rsidRPr="00722F0B">
          <w:rPr>
            <w:rStyle w:val="ac"/>
            <w:rFonts w:asciiTheme="minorEastAsia" w:eastAsiaTheme="minorEastAsia" w:hAnsiTheme="minorEastAsia" w:cstheme="minorBidi" w:hint="eastAsia"/>
            <w:webHidden/>
          </w:rPr>
          <w:fldChar w:fldCharType="end"/>
        </w:r>
      </w:hyperlink>
    </w:p>
    <w:p w14:paraId="06FA122D" w14:textId="19C7882C" w:rsidR="00722F0B" w:rsidRPr="00722F0B" w:rsidRDefault="00000000">
      <w:pPr>
        <w:pStyle w:val="TOC1"/>
        <w:rPr>
          <w:rStyle w:val="ac"/>
          <w:rFonts w:hint="eastAsia"/>
        </w:rPr>
      </w:pPr>
      <w:hyperlink w:anchor="_Toc198654886" w:history="1">
        <w:r w:rsidR="00722F0B" w:rsidRPr="00722F0B">
          <w:rPr>
            <w:rStyle w:val="ac"/>
            <w:rFonts w:hint="eastAsia"/>
          </w:rPr>
          <w:t>第四章 五指灵巧手控制系统的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86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29</w:t>
        </w:r>
        <w:r w:rsidR="00722F0B" w:rsidRPr="00722F0B">
          <w:rPr>
            <w:rStyle w:val="ac"/>
            <w:rFonts w:hint="eastAsia"/>
            <w:webHidden/>
          </w:rPr>
          <w:fldChar w:fldCharType="end"/>
        </w:r>
      </w:hyperlink>
    </w:p>
    <w:p w14:paraId="42980783" w14:textId="5901DE22" w:rsidR="00722F0B" w:rsidRPr="00722F0B" w:rsidRDefault="00000000">
      <w:pPr>
        <w:pStyle w:val="TOC2"/>
        <w:rPr>
          <w:rStyle w:val="ac"/>
          <w:rFonts w:asciiTheme="minorEastAsia" w:hAnsiTheme="minorEastAsia" w:hint="eastAsia"/>
        </w:rPr>
      </w:pPr>
      <w:hyperlink w:anchor="_Toc198654887" w:history="1">
        <w:r w:rsidR="00722F0B" w:rsidRPr="00722F0B">
          <w:rPr>
            <w:rStyle w:val="ac"/>
            <w:rFonts w:asciiTheme="minorEastAsia" w:eastAsiaTheme="minorEastAsia" w:hAnsiTheme="minorEastAsia" w:cstheme="minorBidi" w:hint="eastAsia"/>
          </w:rPr>
          <w:t>4.1 电机的选型与控制方法</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7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9</w:t>
        </w:r>
        <w:r w:rsidR="00722F0B" w:rsidRPr="00722F0B">
          <w:rPr>
            <w:rStyle w:val="ac"/>
            <w:rFonts w:asciiTheme="minorEastAsia" w:eastAsiaTheme="minorEastAsia" w:hAnsiTheme="minorEastAsia" w:cstheme="minorBidi" w:hint="eastAsia"/>
            <w:webHidden/>
          </w:rPr>
          <w:fldChar w:fldCharType="end"/>
        </w:r>
      </w:hyperlink>
    </w:p>
    <w:p w14:paraId="5D650B26" w14:textId="02C6955D"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8" w:history="1">
        <w:r w:rsidR="00722F0B" w:rsidRPr="00722F0B">
          <w:rPr>
            <w:rStyle w:val="ac"/>
            <w:rFonts w:asciiTheme="minorEastAsia" w:hAnsiTheme="minorEastAsia" w:hint="eastAsia"/>
            <w:noProof/>
          </w:rPr>
          <w:t>4.1.1 PWM舵机及其控制方法</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9</w:t>
        </w:r>
        <w:r w:rsidR="00722F0B" w:rsidRPr="00722F0B">
          <w:rPr>
            <w:rStyle w:val="ac"/>
            <w:rFonts w:asciiTheme="minorEastAsia" w:hAnsiTheme="minorEastAsia" w:hint="eastAsia"/>
            <w:webHidden/>
          </w:rPr>
          <w:fldChar w:fldCharType="end"/>
        </w:r>
      </w:hyperlink>
    </w:p>
    <w:p w14:paraId="0869937D" w14:textId="34858F6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9" w:history="1">
        <w:r w:rsidR="00722F0B" w:rsidRPr="00722F0B">
          <w:rPr>
            <w:rStyle w:val="ac"/>
            <w:rFonts w:asciiTheme="minorEastAsia" w:hAnsiTheme="minorEastAsia" w:hint="eastAsia"/>
            <w:noProof/>
          </w:rPr>
          <w:t>4.1.2总线舵机及其控制方法</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9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1</w:t>
        </w:r>
        <w:r w:rsidR="00722F0B" w:rsidRPr="00722F0B">
          <w:rPr>
            <w:rStyle w:val="ac"/>
            <w:rFonts w:asciiTheme="minorEastAsia" w:hAnsiTheme="minorEastAsia" w:hint="eastAsia"/>
            <w:webHidden/>
          </w:rPr>
          <w:fldChar w:fldCharType="end"/>
        </w:r>
      </w:hyperlink>
    </w:p>
    <w:p w14:paraId="554BDE5A" w14:textId="3F1340CC"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0" w:history="1">
        <w:r w:rsidR="00722F0B" w:rsidRPr="00722F0B">
          <w:rPr>
            <w:rStyle w:val="ac"/>
            <w:rFonts w:asciiTheme="minorEastAsia" w:hAnsiTheme="minorEastAsia" w:hint="eastAsia"/>
            <w:noProof/>
          </w:rPr>
          <w:t>4.1.3各驱动模块的舵机选型方案</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3</w:t>
        </w:r>
        <w:r w:rsidR="00722F0B" w:rsidRPr="00722F0B">
          <w:rPr>
            <w:rStyle w:val="ac"/>
            <w:rFonts w:asciiTheme="minorEastAsia" w:hAnsiTheme="minorEastAsia" w:hint="eastAsia"/>
            <w:webHidden/>
          </w:rPr>
          <w:fldChar w:fldCharType="end"/>
        </w:r>
      </w:hyperlink>
    </w:p>
    <w:p w14:paraId="5A9E0886" w14:textId="6C9376CF" w:rsidR="00722F0B" w:rsidRPr="00722F0B" w:rsidRDefault="00000000">
      <w:pPr>
        <w:pStyle w:val="TOC2"/>
        <w:rPr>
          <w:rStyle w:val="ac"/>
          <w:rFonts w:asciiTheme="minorEastAsia" w:hAnsiTheme="minorEastAsia" w:hint="eastAsia"/>
        </w:rPr>
      </w:pPr>
      <w:hyperlink w:anchor="_Toc198654891" w:history="1">
        <w:r w:rsidR="00722F0B" w:rsidRPr="00722F0B">
          <w:rPr>
            <w:rStyle w:val="ac"/>
            <w:rFonts w:asciiTheme="minorEastAsia" w:eastAsiaTheme="minorEastAsia" w:hAnsiTheme="minorEastAsia" w:cstheme="minorBidi" w:hint="eastAsia"/>
          </w:rPr>
          <w:t>4.2 主控芯片和集成控制板的选型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4</w:t>
        </w:r>
        <w:r w:rsidR="00722F0B" w:rsidRPr="00722F0B">
          <w:rPr>
            <w:rStyle w:val="ac"/>
            <w:rFonts w:asciiTheme="minorEastAsia" w:eastAsiaTheme="minorEastAsia" w:hAnsiTheme="minorEastAsia" w:cstheme="minorBidi" w:hint="eastAsia"/>
            <w:webHidden/>
          </w:rPr>
          <w:fldChar w:fldCharType="end"/>
        </w:r>
      </w:hyperlink>
    </w:p>
    <w:p w14:paraId="7BB9D0BF" w14:textId="6F3EA45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2" w:history="1">
        <w:r w:rsidR="00722F0B" w:rsidRPr="00722F0B">
          <w:rPr>
            <w:rStyle w:val="ac"/>
            <w:rFonts w:asciiTheme="minorEastAsia" w:hAnsiTheme="minorEastAsia" w:hint="eastAsia"/>
            <w:noProof/>
          </w:rPr>
          <w:t>4.1.1集成舵机控制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4</w:t>
        </w:r>
        <w:r w:rsidR="00722F0B" w:rsidRPr="00722F0B">
          <w:rPr>
            <w:rStyle w:val="ac"/>
            <w:rFonts w:asciiTheme="minorEastAsia" w:hAnsiTheme="minorEastAsia" w:hint="eastAsia"/>
            <w:webHidden/>
          </w:rPr>
          <w:fldChar w:fldCharType="end"/>
        </w:r>
      </w:hyperlink>
    </w:p>
    <w:p w14:paraId="228A27F3" w14:textId="55A1CD7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3" w:history="1">
        <w:r w:rsidR="00722F0B" w:rsidRPr="00722F0B">
          <w:rPr>
            <w:rStyle w:val="ac"/>
            <w:rFonts w:asciiTheme="minorEastAsia" w:hAnsiTheme="minorEastAsia" w:hint="eastAsia"/>
            <w:noProof/>
          </w:rPr>
          <w:t>4.1.2 URT-1总线舵机调试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5</w:t>
        </w:r>
        <w:r w:rsidR="00722F0B" w:rsidRPr="00722F0B">
          <w:rPr>
            <w:rStyle w:val="ac"/>
            <w:rFonts w:asciiTheme="minorEastAsia" w:hAnsiTheme="minorEastAsia" w:hint="eastAsia"/>
            <w:webHidden/>
          </w:rPr>
          <w:fldChar w:fldCharType="end"/>
        </w:r>
      </w:hyperlink>
    </w:p>
    <w:p w14:paraId="292B52CC" w14:textId="7E39EE3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4" w:history="1">
        <w:r w:rsidR="00722F0B" w:rsidRPr="00722F0B">
          <w:rPr>
            <w:rStyle w:val="ac"/>
            <w:rFonts w:asciiTheme="minorEastAsia" w:hAnsiTheme="minorEastAsia" w:hint="eastAsia"/>
            <w:noProof/>
          </w:rPr>
          <w:t>4.1.3 Arduino UNO控制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6</w:t>
        </w:r>
        <w:r w:rsidR="00722F0B" w:rsidRPr="00722F0B">
          <w:rPr>
            <w:rStyle w:val="ac"/>
            <w:rFonts w:asciiTheme="minorEastAsia" w:hAnsiTheme="minorEastAsia" w:hint="eastAsia"/>
            <w:webHidden/>
          </w:rPr>
          <w:fldChar w:fldCharType="end"/>
        </w:r>
      </w:hyperlink>
    </w:p>
    <w:p w14:paraId="7E141474" w14:textId="669B1255" w:rsidR="00722F0B" w:rsidRPr="00722F0B" w:rsidRDefault="00000000">
      <w:pPr>
        <w:pStyle w:val="TOC2"/>
        <w:rPr>
          <w:rStyle w:val="ac"/>
          <w:rFonts w:asciiTheme="minorEastAsia" w:hAnsiTheme="minorEastAsia" w:hint="eastAsia"/>
        </w:rPr>
      </w:pPr>
      <w:hyperlink w:anchor="_Toc198654895" w:history="1">
        <w:r w:rsidR="00722F0B" w:rsidRPr="00722F0B">
          <w:rPr>
            <w:rStyle w:val="ac"/>
            <w:rFonts w:asciiTheme="minorEastAsia" w:eastAsiaTheme="minorEastAsia" w:hAnsiTheme="minorEastAsia" w:cstheme="minorBidi" w:hint="eastAsia"/>
          </w:rPr>
          <w:t>4.3 上位机的介绍及使用</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7</w:t>
        </w:r>
        <w:r w:rsidR="00722F0B" w:rsidRPr="00722F0B">
          <w:rPr>
            <w:rStyle w:val="ac"/>
            <w:rFonts w:asciiTheme="minorEastAsia" w:eastAsiaTheme="minorEastAsia" w:hAnsiTheme="minorEastAsia" w:cstheme="minorBidi" w:hint="eastAsia"/>
            <w:webHidden/>
          </w:rPr>
          <w:fldChar w:fldCharType="end"/>
        </w:r>
      </w:hyperlink>
    </w:p>
    <w:p w14:paraId="636196C2" w14:textId="2C0B58B5"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6" w:history="1">
        <w:r w:rsidR="00722F0B" w:rsidRPr="00722F0B">
          <w:rPr>
            <w:rStyle w:val="ac"/>
            <w:rFonts w:asciiTheme="minorEastAsia" w:hAnsiTheme="minorEastAsia" w:hint="eastAsia"/>
            <w:noProof/>
          </w:rPr>
          <w:t>4.3.1 FD调试软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7</w:t>
        </w:r>
        <w:r w:rsidR="00722F0B" w:rsidRPr="00722F0B">
          <w:rPr>
            <w:rStyle w:val="ac"/>
            <w:rFonts w:asciiTheme="minorEastAsia" w:hAnsiTheme="minorEastAsia" w:hint="eastAsia"/>
            <w:webHidden/>
          </w:rPr>
          <w:fldChar w:fldCharType="end"/>
        </w:r>
      </w:hyperlink>
    </w:p>
    <w:p w14:paraId="31E16A9E" w14:textId="447BC0E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7" w:history="1">
        <w:r w:rsidR="00722F0B" w:rsidRPr="00722F0B">
          <w:rPr>
            <w:rStyle w:val="ac"/>
            <w:rFonts w:asciiTheme="minorEastAsia" w:hAnsiTheme="minorEastAsia" w:hint="eastAsia"/>
            <w:noProof/>
          </w:rPr>
          <w:t>4.3.2 Zide调试软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8</w:t>
        </w:r>
        <w:r w:rsidR="00722F0B" w:rsidRPr="00722F0B">
          <w:rPr>
            <w:rStyle w:val="ac"/>
            <w:rFonts w:asciiTheme="minorEastAsia" w:hAnsiTheme="minorEastAsia" w:hint="eastAsia"/>
            <w:webHidden/>
          </w:rPr>
          <w:fldChar w:fldCharType="end"/>
        </w:r>
      </w:hyperlink>
    </w:p>
    <w:p w14:paraId="2FC3F695" w14:textId="00190BB8" w:rsidR="00722F0B" w:rsidRPr="00722F0B" w:rsidRDefault="00000000">
      <w:pPr>
        <w:pStyle w:val="TOC2"/>
        <w:rPr>
          <w:rStyle w:val="ac"/>
          <w:rFonts w:asciiTheme="minorEastAsia" w:hAnsiTheme="minorEastAsia" w:hint="eastAsia"/>
        </w:rPr>
      </w:pPr>
      <w:hyperlink w:anchor="_Toc198654898" w:history="1">
        <w:r w:rsidR="00722F0B" w:rsidRPr="00722F0B">
          <w:rPr>
            <w:rStyle w:val="ac"/>
            <w:rFonts w:asciiTheme="minorEastAsia" w:eastAsiaTheme="minorEastAsia" w:hAnsiTheme="minorEastAsia" w:cstheme="minorBidi" w:hint="eastAsia"/>
          </w:rPr>
          <w:t>4.4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9</w:t>
        </w:r>
        <w:r w:rsidR="00722F0B" w:rsidRPr="00722F0B">
          <w:rPr>
            <w:rStyle w:val="ac"/>
            <w:rFonts w:asciiTheme="minorEastAsia" w:eastAsiaTheme="minorEastAsia" w:hAnsiTheme="minorEastAsia" w:cstheme="minorBidi" w:hint="eastAsia"/>
            <w:webHidden/>
          </w:rPr>
          <w:fldChar w:fldCharType="end"/>
        </w:r>
      </w:hyperlink>
    </w:p>
    <w:p w14:paraId="0BD77B0A" w14:textId="7DEF1434" w:rsidR="00722F0B" w:rsidRPr="00722F0B" w:rsidRDefault="00000000">
      <w:pPr>
        <w:pStyle w:val="TOC1"/>
        <w:rPr>
          <w:rStyle w:val="ac"/>
          <w:rFonts w:hint="eastAsia"/>
        </w:rPr>
      </w:pPr>
      <w:hyperlink w:anchor="_Toc198654899" w:history="1">
        <w:r w:rsidR="00722F0B" w:rsidRPr="00722F0B">
          <w:rPr>
            <w:rStyle w:val="ac"/>
            <w:rFonts w:hint="eastAsia"/>
          </w:rPr>
          <w:t>第五章 五指灵巧手的运动和感知性能测试与实验验证</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99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0</w:t>
        </w:r>
        <w:r w:rsidR="00722F0B" w:rsidRPr="00722F0B">
          <w:rPr>
            <w:rStyle w:val="ac"/>
            <w:rFonts w:hint="eastAsia"/>
            <w:webHidden/>
          </w:rPr>
          <w:fldChar w:fldCharType="end"/>
        </w:r>
      </w:hyperlink>
    </w:p>
    <w:p w14:paraId="6497D7FE" w14:textId="5273B5B3" w:rsidR="00722F0B" w:rsidRPr="00722F0B" w:rsidRDefault="00000000">
      <w:pPr>
        <w:pStyle w:val="TOC2"/>
        <w:rPr>
          <w:rStyle w:val="ac"/>
          <w:rFonts w:asciiTheme="minorEastAsia" w:hAnsiTheme="minorEastAsia" w:hint="eastAsia"/>
        </w:rPr>
      </w:pPr>
      <w:hyperlink w:anchor="_Toc198654900" w:history="1">
        <w:r w:rsidR="00722F0B" w:rsidRPr="00722F0B">
          <w:rPr>
            <w:rStyle w:val="ac"/>
            <w:rFonts w:asciiTheme="minorEastAsia" w:eastAsiaTheme="minorEastAsia" w:hAnsiTheme="minorEastAsia" w:cstheme="minorBidi" w:hint="eastAsia"/>
          </w:rPr>
          <w:t>5.1典型动作控制实验</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0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0</w:t>
        </w:r>
        <w:r w:rsidR="00722F0B" w:rsidRPr="00722F0B">
          <w:rPr>
            <w:rStyle w:val="ac"/>
            <w:rFonts w:asciiTheme="minorEastAsia" w:eastAsiaTheme="minorEastAsia" w:hAnsiTheme="minorEastAsia" w:cstheme="minorBidi" w:hint="eastAsia"/>
            <w:webHidden/>
          </w:rPr>
          <w:fldChar w:fldCharType="end"/>
        </w:r>
      </w:hyperlink>
    </w:p>
    <w:p w14:paraId="30460F4E" w14:textId="02D9855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1" w:history="1">
        <w:r w:rsidR="00722F0B" w:rsidRPr="00722F0B">
          <w:rPr>
            <w:rStyle w:val="ac"/>
            <w:rFonts w:asciiTheme="minorEastAsia" w:hAnsiTheme="minorEastAsia" w:hint="eastAsia"/>
            <w:noProof/>
          </w:rPr>
          <w:t>5.1.1实验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0</w:t>
        </w:r>
        <w:r w:rsidR="00722F0B" w:rsidRPr="00722F0B">
          <w:rPr>
            <w:rStyle w:val="ac"/>
            <w:rFonts w:asciiTheme="minorEastAsia" w:hAnsiTheme="minorEastAsia" w:hint="eastAsia"/>
            <w:webHidden/>
          </w:rPr>
          <w:fldChar w:fldCharType="end"/>
        </w:r>
      </w:hyperlink>
    </w:p>
    <w:p w14:paraId="0AC5E99F" w14:textId="418C2213"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2" w:history="1">
        <w:r w:rsidR="00722F0B" w:rsidRPr="00722F0B">
          <w:rPr>
            <w:rStyle w:val="ac"/>
            <w:rFonts w:asciiTheme="minorEastAsia" w:hAnsiTheme="minorEastAsia" w:hint="eastAsia"/>
            <w:noProof/>
          </w:rPr>
          <w:t>5.1.2上位机程序</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1</w:t>
        </w:r>
        <w:r w:rsidR="00722F0B" w:rsidRPr="00722F0B">
          <w:rPr>
            <w:rStyle w:val="ac"/>
            <w:rFonts w:asciiTheme="minorEastAsia" w:hAnsiTheme="minorEastAsia" w:hint="eastAsia"/>
            <w:webHidden/>
          </w:rPr>
          <w:fldChar w:fldCharType="end"/>
        </w:r>
      </w:hyperlink>
    </w:p>
    <w:p w14:paraId="65A03AC6" w14:textId="337FCBE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3" w:history="1">
        <w:r w:rsidR="00722F0B" w:rsidRPr="00722F0B">
          <w:rPr>
            <w:rStyle w:val="ac"/>
            <w:rFonts w:asciiTheme="minorEastAsia" w:hAnsiTheme="minorEastAsia" w:hint="eastAsia"/>
            <w:noProof/>
          </w:rPr>
          <w:t>5.1.3实验效果展示</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2</w:t>
        </w:r>
        <w:r w:rsidR="00722F0B" w:rsidRPr="00722F0B">
          <w:rPr>
            <w:rStyle w:val="ac"/>
            <w:rFonts w:asciiTheme="minorEastAsia" w:hAnsiTheme="minorEastAsia" w:hint="eastAsia"/>
            <w:webHidden/>
          </w:rPr>
          <w:fldChar w:fldCharType="end"/>
        </w:r>
      </w:hyperlink>
    </w:p>
    <w:p w14:paraId="4EFB98BE" w14:textId="4AD0D77E" w:rsidR="00722F0B" w:rsidRPr="00722F0B" w:rsidRDefault="00000000">
      <w:pPr>
        <w:pStyle w:val="TOC2"/>
        <w:rPr>
          <w:rStyle w:val="ac"/>
          <w:rFonts w:asciiTheme="minorEastAsia" w:hAnsiTheme="minorEastAsia" w:hint="eastAsia"/>
        </w:rPr>
      </w:pPr>
      <w:hyperlink w:anchor="_Toc198654904" w:history="1">
        <w:r w:rsidR="00722F0B" w:rsidRPr="00722F0B">
          <w:rPr>
            <w:rStyle w:val="ac"/>
            <w:rFonts w:asciiTheme="minorEastAsia" w:eastAsiaTheme="minorEastAsia" w:hAnsiTheme="minorEastAsia" w:cstheme="minorBidi" w:hint="eastAsia"/>
          </w:rPr>
          <w:t>5.2触觉信号测试实验</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3</w:t>
        </w:r>
        <w:r w:rsidR="00722F0B" w:rsidRPr="00722F0B">
          <w:rPr>
            <w:rStyle w:val="ac"/>
            <w:rFonts w:asciiTheme="minorEastAsia" w:eastAsiaTheme="minorEastAsia" w:hAnsiTheme="minorEastAsia" w:cstheme="minorBidi" w:hint="eastAsia"/>
            <w:webHidden/>
          </w:rPr>
          <w:fldChar w:fldCharType="end"/>
        </w:r>
      </w:hyperlink>
    </w:p>
    <w:p w14:paraId="251F908F" w14:textId="6539D55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5" w:history="1">
        <w:r w:rsidR="00722F0B" w:rsidRPr="00722F0B">
          <w:rPr>
            <w:rStyle w:val="ac"/>
            <w:rFonts w:asciiTheme="minorEastAsia" w:hAnsiTheme="minorEastAsia" w:hint="eastAsia"/>
            <w:noProof/>
          </w:rPr>
          <w:t>5.2.1实验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3</w:t>
        </w:r>
        <w:r w:rsidR="00722F0B" w:rsidRPr="00722F0B">
          <w:rPr>
            <w:rStyle w:val="ac"/>
            <w:rFonts w:asciiTheme="minorEastAsia" w:hAnsiTheme="minorEastAsia" w:hint="eastAsia"/>
            <w:webHidden/>
          </w:rPr>
          <w:fldChar w:fldCharType="end"/>
        </w:r>
      </w:hyperlink>
    </w:p>
    <w:p w14:paraId="46F98821" w14:textId="0D0EB6C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6" w:history="1">
        <w:r w:rsidR="00722F0B" w:rsidRPr="00722F0B">
          <w:rPr>
            <w:rStyle w:val="ac"/>
            <w:rFonts w:asciiTheme="minorEastAsia" w:hAnsiTheme="minorEastAsia" w:hint="eastAsia"/>
            <w:noProof/>
          </w:rPr>
          <w:t>5.2.2抓握实验</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4</w:t>
        </w:r>
        <w:r w:rsidR="00722F0B" w:rsidRPr="00722F0B">
          <w:rPr>
            <w:rStyle w:val="ac"/>
            <w:rFonts w:asciiTheme="minorEastAsia" w:hAnsiTheme="minorEastAsia" w:hint="eastAsia"/>
            <w:webHidden/>
          </w:rPr>
          <w:fldChar w:fldCharType="end"/>
        </w:r>
      </w:hyperlink>
    </w:p>
    <w:p w14:paraId="6DE82D15" w14:textId="22A5AEF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7" w:history="1">
        <w:r w:rsidR="00722F0B" w:rsidRPr="00722F0B">
          <w:rPr>
            <w:rStyle w:val="ac"/>
            <w:rFonts w:asciiTheme="minorEastAsia" w:hAnsiTheme="minorEastAsia" w:hint="eastAsia"/>
            <w:noProof/>
          </w:rPr>
          <w:t>5.2.3传感信号采集</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4</w:t>
        </w:r>
        <w:r w:rsidR="00722F0B" w:rsidRPr="00722F0B">
          <w:rPr>
            <w:rStyle w:val="ac"/>
            <w:rFonts w:asciiTheme="minorEastAsia" w:hAnsiTheme="minorEastAsia" w:hint="eastAsia"/>
            <w:webHidden/>
          </w:rPr>
          <w:fldChar w:fldCharType="end"/>
        </w:r>
      </w:hyperlink>
    </w:p>
    <w:p w14:paraId="7F166953" w14:textId="7799CFEB" w:rsidR="00722F0B" w:rsidRPr="00722F0B" w:rsidRDefault="00000000">
      <w:pPr>
        <w:pStyle w:val="TOC2"/>
        <w:rPr>
          <w:rStyle w:val="ac"/>
          <w:rFonts w:asciiTheme="minorEastAsia" w:hAnsiTheme="minorEastAsia" w:hint="eastAsia"/>
        </w:rPr>
      </w:pPr>
      <w:hyperlink w:anchor="_Toc198654908" w:history="1">
        <w:r w:rsidR="00722F0B" w:rsidRPr="00722F0B">
          <w:rPr>
            <w:rStyle w:val="ac"/>
            <w:rFonts w:asciiTheme="minorEastAsia" w:eastAsiaTheme="minorEastAsia" w:hAnsiTheme="minorEastAsia" w:cstheme="minorBidi" w:hint="eastAsia"/>
          </w:rPr>
          <w:t>5.3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6</w:t>
        </w:r>
        <w:r w:rsidR="00722F0B" w:rsidRPr="00722F0B">
          <w:rPr>
            <w:rStyle w:val="ac"/>
            <w:rFonts w:asciiTheme="minorEastAsia" w:eastAsiaTheme="minorEastAsia" w:hAnsiTheme="minorEastAsia" w:cstheme="minorBidi" w:hint="eastAsia"/>
            <w:webHidden/>
          </w:rPr>
          <w:fldChar w:fldCharType="end"/>
        </w:r>
      </w:hyperlink>
    </w:p>
    <w:p w14:paraId="19D3882C" w14:textId="20AC5DB1" w:rsidR="00722F0B" w:rsidRPr="00722F0B" w:rsidRDefault="00000000">
      <w:pPr>
        <w:pStyle w:val="TOC1"/>
        <w:rPr>
          <w:rStyle w:val="ac"/>
          <w:rFonts w:hint="eastAsia"/>
        </w:rPr>
      </w:pPr>
      <w:hyperlink w:anchor="_Toc198654909" w:history="1">
        <w:r w:rsidR="00722F0B" w:rsidRPr="00722F0B">
          <w:rPr>
            <w:rStyle w:val="ac"/>
            <w:rFonts w:hint="eastAsia"/>
          </w:rPr>
          <w:t>第六章 总结与展望</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09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7</w:t>
        </w:r>
        <w:r w:rsidR="00722F0B" w:rsidRPr="00722F0B">
          <w:rPr>
            <w:rStyle w:val="ac"/>
            <w:rFonts w:hint="eastAsia"/>
            <w:webHidden/>
          </w:rPr>
          <w:fldChar w:fldCharType="end"/>
        </w:r>
      </w:hyperlink>
    </w:p>
    <w:p w14:paraId="631BAC91" w14:textId="336707C3" w:rsidR="00722F0B" w:rsidRPr="00722F0B" w:rsidRDefault="00000000">
      <w:pPr>
        <w:pStyle w:val="TOC2"/>
        <w:rPr>
          <w:rStyle w:val="ac"/>
          <w:rFonts w:asciiTheme="minorEastAsia" w:hAnsiTheme="minorEastAsia" w:hint="eastAsia"/>
        </w:rPr>
      </w:pPr>
      <w:hyperlink w:anchor="_Toc198654910" w:history="1">
        <w:r w:rsidR="00722F0B" w:rsidRPr="00722F0B">
          <w:rPr>
            <w:rStyle w:val="ac"/>
            <w:rFonts w:asciiTheme="minorEastAsia" w:eastAsiaTheme="minorEastAsia" w:hAnsiTheme="minorEastAsia" w:cstheme="minorBidi" w:hint="eastAsia"/>
          </w:rPr>
          <w:t>6.1工作总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10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7</w:t>
        </w:r>
        <w:r w:rsidR="00722F0B" w:rsidRPr="00722F0B">
          <w:rPr>
            <w:rStyle w:val="ac"/>
            <w:rFonts w:asciiTheme="minorEastAsia" w:eastAsiaTheme="minorEastAsia" w:hAnsiTheme="minorEastAsia" w:cstheme="minorBidi" w:hint="eastAsia"/>
            <w:webHidden/>
          </w:rPr>
          <w:fldChar w:fldCharType="end"/>
        </w:r>
      </w:hyperlink>
    </w:p>
    <w:p w14:paraId="37B81370" w14:textId="12207B92" w:rsidR="00722F0B" w:rsidRPr="00722F0B" w:rsidRDefault="00000000">
      <w:pPr>
        <w:pStyle w:val="TOC2"/>
        <w:rPr>
          <w:rStyle w:val="ac"/>
          <w:rFonts w:asciiTheme="minorEastAsia" w:hAnsiTheme="minorEastAsia" w:hint="eastAsia"/>
        </w:rPr>
      </w:pPr>
      <w:hyperlink w:anchor="_Toc198654911" w:history="1">
        <w:r w:rsidR="00722F0B" w:rsidRPr="00722F0B">
          <w:rPr>
            <w:rStyle w:val="ac"/>
            <w:rFonts w:asciiTheme="minorEastAsia" w:eastAsiaTheme="minorEastAsia" w:hAnsiTheme="minorEastAsia" w:cstheme="minorBidi" w:hint="eastAsia"/>
          </w:rPr>
          <w:t>6.2工作展望</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1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8</w:t>
        </w:r>
        <w:r w:rsidR="00722F0B" w:rsidRPr="00722F0B">
          <w:rPr>
            <w:rStyle w:val="ac"/>
            <w:rFonts w:asciiTheme="minorEastAsia" w:eastAsiaTheme="minorEastAsia" w:hAnsiTheme="minorEastAsia" w:cstheme="minorBidi" w:hint="eastAsia"/>
            <w:webHidden/>
          </w:rPr>
          <w:fldChar w:fldCharType="end"/>
        </w:r>
      </w:hyperlink>
    </w:p>
    <w:p w14:paraId="2BCE8495" w14:textId="2DE305DC" w:rsidR="00722F0B" w:rsidRPr="00722F0B" w:rsidRDefault="00000000">
      <w:pPr>
        <w:pStyle w:val="TOC1"/>
        <w:rPr>
          <w:rStyle w:val="ac"/>
          <w:rFonts w:hint="eastAsia"/>
        </w:rPr>
      </w:pPr>
      <w:hyperlink w:anchor="_Toc198654912" w:history="1">
        <w:r w:rsidR="00722F0B" w:rsidRPr="005426E6">
          <w:rPr>
            <w:rStyle w:val="ac"/>
            <w:rFonts w:hint="eastAsia"/>
          </w:rPr>
          <w:t>参考文献</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12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9</w:t>
        </w:r>
        <w:r w:rsidR="00722F0B" w:rsidRPr="00722F0B">
          <w:rPr>
            <w:rStyle w:val="ac"/>
            <w:rFonts w:hint="eastAsia"/>
            <w:webHidden/>
          </w:rPr>
          <w:fldChar w:fldCharType="end"/>
        </w:r>
      </w:hyperlink>
    </w:p>
    <w:p w14:paraId="2CC11A40" w14:textId="3E8A3A11" w:rsidR="00722F0B" w:rsidRDefault="00000000">
      <w:pPr>
        <w:pStyle w:val="TOC1"/>
        <w:rPr>
          <w:rFonts w:asciiTheme="minorHAnsi" w:hAnsiTheme="minorHAnsi"/>
          <w:sz w:val="22"/>
          <w:szCs w:val="24"/>
          <w14:ligatures w14:val="standardContextual"/>
        </w:rPr>
      </w:pPr>
      <w:hyperlink w:anchor="_Toc198654913" w:history="1">
        <w:r w:rsidR="00722F0B" w:rsidRPr="005426E6">
          <w:rPr>
            <w:rStyle w:val="ac"/>
            <w:rFonts w:hint="eastAsia"/>
          </w:rPr>
          <w:t>致    谢</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1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51</w:t>
        </w:r>
        <w:r w:rsidR="00722F0B" w:rsidRPr="00722F0B">
          <w:rPr>
            <w:rStyle w:val="ac"/>
            <w:rFonts w:hint="eastAsia"/>
            <w:webHidden/>
          </w:rPr>
          <w:fldChar w:fldCharType="end"/>
        </w:r>
      </w:hyperlink>
    </w:p>
    <w:p w14:paraId="197AC4B8" w14:textId="0718E617" w:rsidR="00244132" w:rsidRDefault="00B83C2D" w:rsidP="005535FE">
      <w:pPr>
        <w:pStyle w:val="1"/>
        <w:rPr>
          <w:rFonts w:cs="Times New Roman"/>
        </w:rPr>
        <w:sectPr w:rsidR="00244132" w:rsidSect="00B65D74">
          <w:headerReference w:type="default" r:id="rId15"/>
          <w:footerReference w:type="default" r:id="rId16"/>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18" w:name="_Toc198654853"/>
      <w:bookmarkEnd w:id="17"/>
      <w:r w:rsidRPr="00044032">
        <w:lastRenderedPageBreak/>
        <w:t>第一章</w:t>
      </w:r>
      <w:r w:rsidRPr="00044032">
        <w:t xml:space="preserve"> </w:t>
      </w:r>
      <w:r w:rsidRPr="00044032">
        <w:t>绪论</w:t>
      </w:r>
      <w:bookmarkEnd w:id="18"/>
    </w:p>
    <w:p w14:paraId="5372CABF" w14:textId="77777777" w:rsidR="00C702DA" w:rsidRDefault="00C702DA" w:rsidP="0090155A">
      <w:pPr>
        <w:pStyle w:val="2"/>
      </w:pPr>
      <w:bookmarkStart w:id="19" w:name="_Toc198654854"/>
      <w:r w:rsidRPr="00322030">
        <w:t>1.1</w:t>
      </w:r>
      <w:r w:rsidR="00107E28" w:rsidRPr="00322030">
        <w:t>课题</w:t>
      </w:r>
      <w:r w:rsidRPr="00322030">
        <w:t>背景和意义</w:t>
      </w:r>
      <w:bookmarkEnd w:id="19"/>
    </w:p>
    <w:p w14:paraId="42656867" w14:textId="69E7A000"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2052E8">
        <w:rPr>
          <w:rFonts w:cs="Times New Roman"/>
        </w:rPr>
        <w:instrText xml:space="preserve"> ADDIN ZOTERO_ITEM CSL_CITATION {"citationID":"URm0KIhF","properties":{"formattedCitation":"\\super [1]\\nosupersub{}","plainCitation":"[1]","noteIndex":0},"citationItems":[{"id":351,"uris":["http://zotero.org/users/16524339/items/R4UEWBYD"],"itemData":{"id":351,"type":"article-journal","abstract":"A wavelet transformation-based fuzzy reflex control method is proposed to prevent slip and maintain stable grasping posture for prosthetic hands. A key component of the control method is that the response time from slip detection to slip prevention is very short. The proposed control method mainly includes slip detection, reflex grasping force estimation, and use of a reflex controller. In the slip detection, initial slip information can be rapidly obtained via wavelet transformation as soon as disturbances cause the grasped object to slip. This shortens the response time of the reflex control. The initial slip information can then trigger the reflex control. In the grasping estimation, a reflex force estimation model is presented to estimate a force increment that is used to adjust to the desired force. In the reflex controller, a fuzzy logic controller is adopted to track the desired force. Finally, the proposed control method is applied to control a prosthetic hand with a single degree of freedom. The experimental results show that the proposed control method can adjust the grasping force and effectively prevent slip under disturbances. The time of slip prevention is less than 160 ms.","container-title":"IEEE Transactions on Industrial Electronics","DOI":"10.1109/TIE.2016.2643603","ISSN":"1557-9948","issue":"5","page":"3718-3726","source":"IEEE Xplore","title":"Wavelet Transformation-Based Fuzzy Reflex Control for Prosthetic Hands to Prevent Slip","volume":"64","author":[{"family":"Deng","given":"Hua"},{"family":"Zhang","given":"Yi"},{"family":"Duan","given":"Xiao-Gang"}],"issued":{"date-parts":[["2017",5]]}}}],"schema":"https://github.com/citation-style-language/schema/raw/master/csl-citation.json"} </w:instrText>
      </w:r>
      <w:r w:rsidR="00544739">
        <w:rPr>
          <w:rFonts w:cs="Times New Roman"/>
        </w:rPr>
        <w:fldChar w:fldCharType="separate"/>
      </w:r>
      <w:r w:rsidR="007D701C" w:rsidRPr="007D701C">
        <w:rPr>
          <w:rFonts w:cs="Times New Roman"/>
          <w:kern w:val="0"/>
          <w:vertAlign w:val="superscript"/>
        </w:rPr>
        <w:t>[1]</w:t>
      </w:r>
      <w:r w:rsidR="00544739">
        <w:rPr>
          <w:rFonts w:cs="Times New Roman"/>
        </w:rPr>
        <w:fldChar w:fldCharType="end"/>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4CF0ED46"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20" w:name="_Toc198654855"/>
      <w:r w:rsidRPr="00CC35F8">
        <w:t>1.2</w:t>
      </w:r>
      <w:r w:rsidR="00E404DC">
        <w:rPr>
          <w:rFonts w:hint="eastAsia"/>
        </w:rPr>
        <w:t>国内外</w:t>
      </w:r>
      <w:r w:rsidRPr="00CC35F8">
        <w:t>研究现状</w:t>
      </w:r>
      <w:bookmarkEnd w:id="20"/>
    </w:p>
    <w:p w14:paraId="374D0D8A" w14:textId="5F24CC39"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2052E8">
        <w:instrText xml:space="preserve"> ADDIN ZOTERO_ITEM CSL_CITATION {"citationID":"8CHGSir9","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366,"uris":["http://zotero.org/users/16524339/items/6IIL6FMX"],"itemData":{"id":366,"type":"article-journal","abstract":"This paper presents an anthropomorphic robot hand called Gifu Hand III, which is a modified version of Gifu Hand II. The Gifu Hand is aimed to be used as a platform of robot hands for robotics research. The Gifu Hand III is improved on the points of backlash of transmission, opposability of the thumb, and mobility space of fingertips. The opposability of the thumb is evaluated by a cubature of opposable space. An explicit kinematical relation between the fourth joint and the third one is shown, where the fourth joint is engaged with the third joint by a planar four-bars linkage mechanism. The distributed tactile sensor, which has grid pattern electrodes and uses conductive ink, is mounted on the hand surface. The sensor presents 235 points expansion relatively to that of the Gifu Hand II. To reduce insensitive area, the electrodes width and pitch are expanded and narrowed, respectively. In consequence, the insensitive area is reduced to 49.1%. Experiments of grasping several objects are shown. With these improvements and experiments, the Gifu hand III has a higher potential to perform dexterous object manipulations like the human hand.","language":"en","source":"Zotero","title":"Anthropomorphic Robot Hand: Gifu Hand III","author":[{"family":"Mouri","given":"Tetsuya"},{"family":"Kawasaki","given":"Haruhisa"},{"family":"Yoshikawa","given":"Keisuke"},{"family":"Takai","given":"Jun"},{"family":"Ito","given":"Satoshi"}]}}],"schema":"https://github.com/citation-style-language/schema/raw/master/csl-citation.json"} </w:instrText>
      </w:r>
      <w:r w:rsidR="00544739">
        <w:fldChar w:fldCharType="separate"/>
      </w:r>
      <w:r w:rsidR="007D701C" w:rsidRPr="007D701C">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21" w:name="_Toc198654856"/>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21"/>
    </w:p>
    <w:p w14:paraId="11B4389F" w14:textId="0F4B5486"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2B8342CD"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737E98">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22" w:name="_Toc198654857"/>
      <w:r w:rsidRPr="00DA4342">
        <w:rPr>
          <w:rFonts w:asciiTheme="majorEastAsia" w:eastAsiaTheme="majorEastAsia" w:hAnsiTheme="majorEastAsia" w:hint="eastAsia"/>
          <w:szCs w:val="24"/>
        </w:rPr>
        <w:t>1.2.2欠驱动型灵巧手</w:t>
      </w:r>
      <w:bookmarkEnd w:id="22"/>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13013353"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hint="eastAsia"/>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9">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9B64126"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870BEA">
        <w:rPr>
          <w:rFonts w:ascii="宋体" w:hAnsi="Courier New" w:cs="Courier New"/>
          <w:b/>
          <w:bCs/>
          <w:szCs w:val="21"/>
          <w:vertAlign w:val="superscript"/>
        </w:rPr>
        <w:instrText xml:space="preserve"> ADDIN ZOTERO_ITEM CSL_CITATION {"citationID":"4LSL50WL","properties":{"formattedCitation":"\\super [22]\\nosupersub{}","plainCitation":"[22]","noteIndex":0},"citationItems":[{"id":391,"uris":["http://zotero.org/users/16524339/items/VUX5IR59"],"itemData":{"id":391,"type":"article-journal","abstract":"This paper suggests a robotic index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870BEA">
        <w:rPr>
          <w:rFonts w:ascii="宋体" w:hAnsi="Courier New" w:cs="Courier New"/>
          <w:b/>
          <w:bCs/>
          <w:szCs w:val="21"/>
          <w:vertAlign w:val="superscript"/>
        </w:rPr>
        <w:instrText>ﬂ</w:instrText>
      </w:r>
      <w:r w:rsidR="00870BEA">
        <w:rPr>
          <w:rFonts w:ascii="宋体" w:hAnsi="Courier New" w:cs="Courier New"/>
          <w:b/>
          <w:bCs/>
          <w:szCs w:val="21"/>
          <w:vertAlign w:val="superscript"/>
        </w:rPr>
        <w:instrText>exor digitorum super</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cialis (FDS) and extensor indicis (EI) in a lower arm. In this paper, we assume that EMG signals have some relations with velocity of muscle movement by neglecting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nger dynamics due to its negligible small mass. In order to obtain desired position and velocity of robotic index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schema":"https://github.com/citation-style-language/schema/raw/master/csl-citation.json"} </w:instrText>
      </w:r>
      <w:r w:rsidR="00544739">
        <w:rPr>
          <w:rFonts w:ascii="宋体" w:hAnsi="Courier New" w:cs="Courier New"/>
          <w:b/>
          <w:bCs/>
          <w:szCs w:val="21"/>
          <w:vertAlign w:val="superscript"/>
        </w:rPr>
        <w:fldChar w:fldCharType="separate"/>
      </w:r>
      <w:r w:rsidR="00870BEA" w:rsidRPr="00870BEA">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4D69C2B0"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870BEA">
        <w:rPr>
          <w:rFonts w:ascii="宋体" w:eastAsia="宋体" w:hAnsi="Courier New" w:cs="Courier New"/>
          <w:b/>
          <w:bCs/>
          <w:sz w:val="24"/>
          <w:szCs w:val="21"/>
          <w:vertAlign w:val="superscript"/>
        </w:rPr>
        <w:instrText xml:space="preserve"> ADDIN ZOTERO_ITEM CSL_CITATION {"citationID":"LLAoJ7of","properties":{"formattedCitation":"\\super [23\\uc0\\u8211{}26]\\nosupersub{}","plainCitation":"[23</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26]","noteIndex":0},"citationItems":[{"id":395,"uris":["http://zotero.org/users/16524339/items/DLKWMYSJ"],"itemData":{"id":395,"type":"article-journal","abstract":"This article presents a novel under-actuated robot hand, which has a thumb and two cooperative fingers. The thumb has two joints with 2 degrees of freedom driven by one motor. Each of the other two fingers has the same mechanism structure with the thumb and forms a cooperative mechanism, which is driven by only one motor with 4 degrees of freedom in total. All the under-actuated fingers are designed with the transmission mechanisms based on a kind of mechanism combined with the linkage mechanism and the passive elements. In this article, it is shown that under-actuated hand is able to reproduce most of the grasping behaviors of the human hand anthropomorphically and self-adaptively, without increasing the complexity of mechanism and control. The grasping stability analysis is given to help to understand the size range and load range of a stable grasp. Finally, the experiment results verify the high efficiency and stability of the novel mechanism.","container-title":"Advances in Mechanical Engineering","DOI":"10.1177/1687814016688859","ISSN":"1687-8132, 1687-8140","issue":"2","journalAbbreviation":"Advances in Mechanical Engineering","language":"en","page":"1687814016688859","source":"DOI.org (Crossref)","title":"A novel under-actuated bionic hand and its grasping stability analysis","volume":"9","author":[{"family":"Li","given":"Xin"},{"family":"Huang","given":"Qiang"},{"family":"Chen","given":"Xuechao"},{"family":"Yu","given":"Zhangguo"},{"family":"Zhu","given":"Jinying"},{"family":"Han","given":"Jianda"}],"issued":{"date-parts":[["2017",2]]}}},{"id":397,"uris":["http://zotero.org/users/16524339/items/5PAJYA2M"],"itemData":{"id":397,"type":"article-journal","container-title":"Mechanism and Machine Theory","DOI":"10.1016/j.mechmachtheory.2011.11.005","ISSN":"0094114X","journalAbbreviation":"Mechanism and Machine Theory","language":"en","page":"52-66","source":"DOI.org (Crossref)","title":"Anthropomorphic finger with optimized geometric parameters for pinching and grasping tasks","volume":"49","author":[{"family":"Zainul Azlan","given":"Norsinnira"},{"family":"Yamaura","given":"Hiroshi"}],"issued":{"date-parts":[["2012",3]]}}},{"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id":402,"uris":["http://zotero.org/users/16524339/items/ZTHAVFES"],"itemData":{"id":402,"type":"article-journal","abstract":"Mechanical design of an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s. These criteria are class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870BEA" w:rsidRPr="00870BEA">
        <w:rPr>
          <w:rFonts w:ascii="宋体" w:eastAsia="宋体" w:hAnsi="宋体" w:cs="Times New Roman"/>
          <w:kern w:val="0"/>
          <w:sz w:val="24"/>
          <w:vertAlign w:val="superscript"/>
        </w:rPr>
        <w:t>[23–26]</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23" w:name="_Toc198654858"/>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23"/>
    </w:p>
    <w:p w14:paraId="60CDAFC0" w14:textId="65A4E1E6"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870BEA">
        <w:rPr>
          <w:rFonts w:ascii="宋体" w:hAnsi="Courier New" w:cs="Courier New"/>
          <w:szCs w:val="21"/>
        </w:rPr>
        <w:instrText xml:space="preserve"> ADDIN ZOTERO_ITEM CSL_CITATION {"citationID":"hb8qpVqV","properties":{"formattedCitation":"\\super [27]\\nosupersub{}","plainCitation":"[27]","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870BEA" w:rsidRPr="00870BEA">
        <w:rPr>
          <w:rFonts w:ascii="宋体" w:eastAsia="宋体" w:hAnsi="宋体" w:cs="Times New Roman"/>
          <w:kern w:val="0"/>
          <w:vertAlign w:val="superscript"/>
        </w:rPr>
        <w:t>[27]</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1828E4A2" w:rsidR="00125623" w:rsidRDefault="00125623" w:rsidP="00125623">
      <w:pPr>
        <w:pStyle w:val="a6"/>
        <w:spacing w:line="360" w:lineRule="auto"/>
        <w:ind w:firstLine="480"/>
      </w:pPr>
      <w:r w:rsidRPr="00C644C3">
        <w:lastRenderedPageBreak/>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870BEA">
        <w:instrText xml:space="preserve"> ADDIN ZOTERO_ITEM CSL_CITATION {"citationID":"oei86CMd","properties":{"formattedCitation":"\\super [28]\\nosupersub{}","plainCitation":"[28]","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870BEA" w:rsidRPr="00870BEA">
        <w:rPr>
          <w:rFonts w:hAnsi="宋体" w:cs="Times New Roman"/>
          <w:kern w:val="0"/>
          <w:vertAlign w:val="superscript"/>
        </w:rPr>
        <w:t>[28]</w:t>
      </w:r>
      <w:r w:rsidR="00544739">
        <w:fldChar w:fldCharType="end"/>
      </w:r>
      <w:r w:rsidRPr="00C644C3">
        <w:t>、</w:t>
      </w:r>
      <w:r w:rsidR="00D64FF6">
        <w:rPr>
          <w:rFonts w:hint="eastAsia"/>
        </w:rPr>
        <w:t>电容</w:t>
      </w:r>
      <w:r w:rsidRPr="00C644C3">
        <w:t>式</w:t>
      </w:r>
      <w:r w:rsidR="00544739">
        <w:fldChar w:fldCharType="begin"/>
      </w:r>
      <w:r w:rsidR="00870BEA">
        <w:instrText xml:space="preserve"> ADDIN ZOTERO_ITEM CSL_CITATION {"citationID":"LBhV9oAF","properties":{"formattedCitation":"\\super [29]\\nosupersub{}","plainCitation":"[29]","noteIndex":0},"citationItems":[{"id":481,"uris":["http://zotero.org/users/16524339/items/BB3NFKIJ"],"itemData":</w:instrText>
      </w:r>
      <w:r w:rsidR="00870BEA">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870BEA" w:rsidRPr="00870BEA">
        <w:rPr>
          <w:rFonts w:hAnsi="宋体" w:cs="Times New Roman"/>
          <w:kern w:val="0"/>
          <w:vertAlign w:val="superscript"/>
        </w:rPr>
        <w:t>[29]</w:t>
      </w:r>
      <w:r w:rsidR="00544739">
        <w:fldChar w:fldCharType="end"/>
      </w:r>
      <w:r>
        <w:rPr>
          <w:rFonts w:hint="eastAsia"/>
        </w:rPr>
        <w:t>、</w:t>
      </w:r>
      <w:r w:rsidR="00D64FF6">
        <w:rPr>
          <w:rFonts w:hint="eastAsia"/>
        </w:rPr>
        <w:t>电压</w:t>
      </w:r>
      <w:r w:rsidRPr="00C644C3">
        <w:t>式</w:t>
      </w:r>
      <w:r w:rsidR="00544739">
        <w:fldChar w:fldCharType="begin"/>
      </w:r>
      <w:r w:rsidR="00870BEA">
        <w:instrText xml:space="preserve"> ADDIN ZOTERO_ITEM CSL_CITATION {"citationID":"oR2Wbkg0","properties":{"formattedCitation":"\\super [30]\\nosupersub{}","plainCitation":"[30]","noteIndex":0},"citationItems":[{"id":432,"uris":["http://zotero.org/users/16524339/items/6LY7XWEI"],"itemData":{"id":432,"type":"article-journal","abstract":"This paper presents large-area-printed </w:instrText>
      </w:r>
      <w:r w:rsidR="00870BEA">
        <w:instrText>ﬂ</w:instrText>
      </w:r>
      <w:r w:rsidR="00870BEA">
        <w:instrText xml:space="preserve">exible pressure sensors developed with an all screen-printing technique. The 4 </w:instrText>
      </w:r>
      <w:r w:rsidR="00870BEA">
        <w:instrText>×</w:instrText>
      </w:r>
      <w:r w:rsidR="00870BEA">
        <w:instrText xml:space="preserve"> 4 sensing arrays are obtained by printing polyvinylidene </w:instrText>
      </w:r>
      <w:r w:rsidR="00870BEA">
        <w:instrText>ﬂ</w:instrText>
      </w:r>
      <w:r w:rsidR="00870BEA">
        <w:instrText>uoride-tri</w:instrText>
      </w:r>
      <w:r w:rsidR="00870BEA">
        <w:instrText>ﬂ</w:instrText>
      </w:r>
      <w:r w:rsidR="00870BEA">
        <w:instrText>uoroethylene P(VDF-TrFE) and their nanocomposite with multi-walled carbon nanotubes (MWCNTs) and are sandwiched between printed metal electrodes in a parallel plate structure. The bottom electrodes and sensing materials are printed sequentially on polyimide and polyethylene terephthalate (PET) substrates. The top electrodes with force concentrator posts on backside are printed on a separate PET substrate and adhered with good alignment to the bottom electrodes. The interconnects, linking the sensors in series, are printed together with metal electrodes and they provide the expandability of the cells. Different weight ratios of MWCNTs are mixed in P(VDF-TrFE) to optimize the percolation threshold for a better sensitivity. The nanocomposite of MWCNTs in piezoelectric P(VDF-TrFE) is also explored for application in stretchable interconnects, where the higher conductivity at lower percolation ratios are of signi</w:instrText>
      </w:r>
      <w:r w:rsidR="00870BEA">
        <w:instrText>ﬁ</w:instrText>
      </w:r>
      <w:r w:rsidR="00870BEA">
        <w:instrText xml:space="preserve">cant importance compared to the nanocomposite of MWCNTs in an insulator material. To examine the functionality and sensitivity of sensor module, the capacitance-voltage analysis at different frequencies, and the piezoelectric and piezoresistive response of the sensor are presented. The whole package of foldable pressure sensor is completely developed by screen-printing and is targeted toward realization of low-cost electronic skin.","container-title":"IEEE Transactions on Semiconductor Manufacturing","DOI":"10.1109/TSM.2015.2468053","ISSN":"0894-6507, 1558-2345","issue":"4","journalAbbreviation":"IEEE Trans. Semicond. Manufact.","language":"en","license":"https://ieeexplore.ieee.org/Xplorehelp/downloads/license-information/EU.html","page":"486-493","source":"DOI.org (Crossref)","title":"Flexible Pressure Sensors Based on Screen-Printed P(VDF-TrFE) and P(VDF-TrFE)/MWCNTs","volume":"28","author":[{"family":"Khan","given":"Saleem"},{"family":"Dang","given":"Wenting"},{"family":"Lorenzelli","given":"Leandro"},{"family":"Dahiya","given":"Ravinder"}],"issued":{"date-parts":[["2015",11]]}}}],"schema":"https://github.com/citation-style-language/schema/raw/master/csl-citation.json"} </w:instrText>
      </w:r>
      <w:r w:rsidR="00544739">
        <w:fldChar w:fldCharType="separate"/>
      </w:r>
      <w:r w:rsidR="00870BEA" w:rsidRPr="00870BEA">
        <w:rPr>
          <w:rFonts w:hAnsi="宋体" w:cs="Times New Roman"/>
          <w:kern w:val="0"/>
          <w:vertAlign w:val="superscript"/>
        </w:rPr>
        <w:t>[30]</w:t>
      </w:r>
      <w:r w:rsidR="00544739">
        <w:fldChar w:fldCharType="end"/>
      </w:r>
      <w:r>
        <w:rPr>
          <w:rFonts w:hint="eastAsia"/>
        </w:rPr>
        <w:t>、</w:t>
      </w:r>
      <w:r w:rsidR="004232A6">
        <w:rPr>
          <w:rFonts w:hint="eastAsia"/>
        </w:rPr>
        <w:t>光学式</w:t>
      </w:r>
      <w:r w:rsidR="00544739">
        <w:rPr>
          <w:b/>
          <w:bCs/>
          <w:vertAlign w:val="superscript"/>
        </w:rPr>
        <w:fldChar w:fldCharType="begin"/>
      </w:r>
      <w:r w:rsidR="00870BEA">
        <w:rPr>
          <w:b/>
          <w:bCs/>
          <w:vertAlign w:val="superscript"/>
        </w:rPr>
        <w:instrText xml:space="preserve"> ADDIN ZOTERO_ITEM CSL_CITATION {"citationID":"tnwSBb20","properties":{"formattedCitation":"\\super [31]\\nosupersub{}","plainCitation":"[31]","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870BEA" w:rsidRPr="00870BEA">
        <w:rPr>
          <w:rFonts w:hAnsi="宋体" w:cs="Times New Roman"/>
          <w:kern w:val="0"/>
          <w:vertAlign w:val="superscript"/>
        </w:rPr>
        <w:t>[31]</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01796344" w:rsidR="00CD5E73" w:rsidRDefault="001E7FDD" w:rsidP="001E7FDD">
      <w:pPr>
        <w:pStyle w:val="a6"/>
        <w:spacing w:line="360" w:lineRule="auto"/>
        <w:ind w:firstLineChars="0" w:firstLine="0"/>
        <w:jc w:val="center"/>
      </w:pPr>
      <w:r>
        <w:rPr>
          <w:noProof/>
        </w:rPr>
        <w:drawing>
          <wp:inline distT="0" distB="0" distL="0" distR="0" wp14:anchorId="539797C7" wp14:editId="3BFACC25">
            <wp:extent cx="5574699" cy="3024000"/>
            <wp:effectExtent l="0" t="0" r="6985" b="508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4364" r="4082" b="11664"/>
                    <a:stretch/>
                  </pic:blipFill>
                  <pic:spPr bwMode="auto">
                    <a:xfrm>
                      <a:off x="0" y="0"/>
                      <a:ext cx="5574699"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77036A8E"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870BEA">
        <w:rPr>
          <w:rFonts w:ascii="宋体" w:eastAsia="宋体" w:hAnsi="Courier New" w:cs="Courier New"/>
          <w:b/>
          <w:bCs/>
          <w:sz w:val="24"/>
          <w:szCs w:val="21"/>
          <w:vertAlign w:val="superscript"/>
        </w:rPr>
        <w:instrText xml:space="preserve"> ADDIN ZOTERO_ITEM CSL_CITATION {"citationID":"pDo8hLz5","properties":{"formattedCitation":"\\super [28\\uc0\\u8211{}31]\\nosupersub{}","plainCitation":"[28</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31]","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870BEA">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870BEA">
        <w:rPr>
          <w:rFonts w:ascii="宋体" w:eastAsia="宋体" w:hAnsi="Courier New" w:cs="Courier New"/>
          <w:b/>
          <w:bCs/>
          <w:sz w:val="24"/>
          <w:szCs w:val="21"/>
          <w:vertAlign w:val="superscript"/>
        </w:rPr>
        <w:instrText xml:space="preserve">432,"uris":["http://zotero.org/users/16524339/items/6LY7XWEI"],"itemData":{"id":432,"type":"article-journal","abstract":"This paper presents large-area-printed </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 xml:space="preserve">exible pressure sensors developed with an all screen-printing technique. The 4 </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 xml:space="preserve"> 4 sensing arrays are obtained by printing polyvinylidene </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uoride-tri</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uoroethylene P(VDF-TrFE) and their nanocomposite with multi-walled carbon nanotubes (MWCNTs) and are sandwiched between printed metal electrodes in a parallel plate structure. The bottom electrodes and sensing materials are printed sequentially on polyimide and polyethylene terephthalate (PET) substrates. The top electrodes with force concentrator posts on backside are printed on a separate PET substrate and adhered with good alignment to the bottom electrodes. The interconnects, linking the sensors in series, are printed together with metal electrodes and they provide the expandability of the cells. Different weight ratios of MWCNTs are mixed in P(VDF-TrFE) to optimize the percolation threshold for a better sensitivity. The nanocomposite of MWCNTs in piezoelectric P(VDF-TrFE) is also explored for application in stretchable interconnects, where the higher conductivity at lower percolation ratios are of sign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ant importance compared to the nanocomposite of MWCNTs in an insulator material. To examine the functionality and sensitivity of sensor module, the capacitance-voltage analysis at different frequencies, and the piezoelectric and piezoresistive response of the sensor are presented. The whole package of foldable pressure sensor is completely developed by screen-printing and is targeted toward realization of low-cost electronic skin.","container-title":"IEEE Transactions on Semiconductor Manufacturing","DOI":"10.1109/TSM.2015.2468053","ISSN":"0894-6507, 1558-2345","issue":"4","journalAbbreviation":"IEEE Trans. Semicond. Manufact.","language":"en","license":"https://ieeexplore.ieee.org/Xplorehelp/downloads/license-information/EU.html","page":"486-493","source":"DOI.org (Crossref)","title":"Flexible Pressure Sensors Based on Screen-Printed P(VDF-TrFE) and P(VDF-TrFE)/MWCNTs","volume":"28","author":[{"family":"Khan","given":"Saleem"},{"family":"Dang","given":"Wenting"},{"family":"Lorenzelli","given":"Leandro"},{"family":"Dahiya","given":"Ravinder"}],"issued":{"date-parts":[["2015",1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870BEA" w:rsidRPr="00870BEA">
        <w:rPr>
          <w:rFonts w:ascii="宋体" w:eastAsia="宋体" w:hAnsi="宋体" w:cs="Times New Roman"/>
          <w:kern w:val="0"/>
          <w:sz w:val="24"/>
          <w:vertAlign w:val="superscript"/>
        </w:rPr>
        <w:t>[28–31]</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63D51DE9"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870BEA">
        <w:rPr>
          <w:rFonts w:ascii="宋体" w:hAnsi="Courier New" w:cs="Courier New"/>
          <w:szCs w:val="21"/>
        </w:rPr>
        <w:instrText xml:space="preserve"> ADDIN ZOTERO_ITEM CSL_CITATION {"citationID":"af4XhWTy","properties":{"formattedCitation":"\\super [32]\\nosupersub{}","plainCitation":"[32]","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870BEA" w:rsidRPr="00870BEA">
        <w:rPr>
          <w:rFonts w:ascii="宋体" w:eastAsia="宋体" w:hAnsi="宋体" w:cs="Times New Roman"/>
          <w:kern w:val="0"/>
          <w:vertAlign w:val="superscript"/>
        </w:rPr>
        <w:t>[32]</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50DB89A"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870BEA">
        <w:rPr>
          <w:rFonts w:asciiTheme="majorEastAsia" w:eastAsiaTheme="majorEastAsia" w:hAnsiTheme="majorEastAsia" w:hint="eastAsia"/>
          <w:szCs w:val="24"/>
        </w:rPr>
        <w:instrText xml:space="preserve"> ADDIN ZOTERO_ITEM CSL_CITATION {"citationID":"s1kvV2Sm","properties":{"formattedCitation":"\\super [33]\\nosupersub{}","plainCitation":"[33]","noteIndex":0},"citationItems":[{"id":439,"uris":["http://zotero.org/users/16524339/items/NSUHGE3G"],"itemData":</w:instrText>
      </w:r>
      <w:r w:rsidR="00870BEA">
        <w:rPr>
          <w:rFonts w:asciiTheme="majorEastAsia" w:eastAsiaTheme="majorEastAsia" w:hAnsiTheme="majorEastAsia"/>
          <w:szCs w:val="24"/>
        </w:rPr>
        <w:instrText>{"id":439,"type":"article-journal","abstract":"With the increasing demand for the dexterity of robotic operation, dexterous manipulation of multi-</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ngered robotic hands with reinforcement learning is an interesting subject in the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eld of robotics research. Our purpose is to present a comprehensive review of the techniques for dexterous manipulation with multi-</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870BEA">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870BEA" w:rsidRPr="00870BEA">
        <w:rPr>
          <w:rFonts w:ascii="宋体" w:eastAsia="宋体" w:hAnsi="宋体" w:cs="Times New Roman"/>
          <w:kern w:val="0"/>
          <w:vertAlign w:val="superscript"/>
        </w:rPr>
        <w:t>[33]</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870BEA">
        <w:rPr>
          <w:rFonts w:asciiTheme="majorEastAsia" w:eastAsiaTheme="majorEastAsia" w:hAnsiTheme="majorEastAsia" w:hint="eastAsia"/>
          <w:szCs w:val="24"/>
        </w:rPr>
        <w:instrText xml:space="preserve"> ADDIN ZOTERO_ITEM CSL_CITATION {"citationID":"0l86jSbq","properties":{"formattedCitation":"\\super [34]\\nosupersub{}","plainCitation":"[34]","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870BEA" w:rsidRPr="00870BEA">
        <w:rPr>
          <w:rFonts w:ascii="宋体" w:eastAsia="宋体" w:hAnsi="宋体" w:cs="Times New Roman"/>
          <w:kern w:val="0"/>
          <w:vertAlign w:val="superscript"/>
        </w:rPr>
        <w:t>[34]</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24" w:name="_Toc198654859"/>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24"/>
    </w:p>
    <w:p w14:paraId="32431C4C" w14:textId="77777777"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w:t>
      </w:r>
      <w:r w:rsidRPr="00667138">
        <w:lastRenderedPageBreak/>
        <w:t>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p>
    <w:p w14:paraId="4DCD5D20" w14:textId="77777777" w:rsidR="0057707F" w:rsidRDefault="0057707F" w:rsidP="00D343A8">
      <w:pPr>
        <w:spacing w:line="360" w:lineRule="auto"/>
        <w:ind w:firstLineChars="0" w:firstLine="0"/>
      </w:pPr>
    </w:p>
    <w:p w14:paraId="6FB50495" w14:textId="2BDD1AF5" w:rsidR="002E52D0" w:rsidRDefault="002E52D0" w:rsidP="002E52D0">
      <w:pPr>
        <w:spacing w:line="360" w:lineRule="auto"/>
        <w:ind w:firstLineChars="0" w:firstLine="0"/>
        <w:jc w:val="center"/>
      </w:pPr>
      <w:r>
        <w:rPr>
          <w:noProof/>
        </w:rPr>
        <w:drawing>
          <wp:inline distT="0" distB="0" distL="0" distR="0" wp14:anchorId="5EA29C72" wp14:editId="102FF117">
            <wp:extent cx="6038867" cy="339734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48521" cy="3402778"/>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lastRenderedPageBreak/>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25" w:name="_Toc198654860"/>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25"/>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26" w:name="_Toc198654861"/>
      <w:r w:rsidRPr="00A3169F">
        <w:t>2.1</w:t>
      </w:r>
      <w:r w:rsidR="00BF67A0">
        <w:rPr>
          <w:rFonts w:hint="eastAsia"/>
        </w:rPr>
        <w:t>仿生手指及手掌的设计</w:t>
      </w:r>
      <w:r w:rsidR="00352087">
        <w:rPr>
          <w:rFonts w:hint="eastAsia"/>
        </w:rPr>
        <w:t>方案</w:t>
      </w:r>
      <w:bookmarkEnd w:id="26"/>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27" w:name="_Toc198654862"/>
      <w:r>
        <w:rPr>
          <w:rFonts w:hint="eastAsia"/>
        </w:rPr>
        <w:t>2.1.1</w:t>
      </w:r>
      <w:r w:rsidR="00BF67A0">
        <w:rPr>
          <w:rFonts w:hint="eastAsia"/>
        </w:rPr>
        <w:t>手指机械结构设计</w:t>
      </w:r>
      <w:bookmarkEnd w:id="27"/>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15A81CD1"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737E98">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1C431257" w14:textId="0A1E9BFD" w:rsidR="00677C50" w:rsidRDefault="008F40EF" w:rsidP="00D71641">
      <w:pPr>
        <w:spacing w:line="360" w:lineRule="auto"/>
        <w:ind w:left="357" w:firstLine="480"/>
        <w:jc w:val="center"/>
        <w:rPr>
          <w:rFonts w:ascii="宋体" w:eastAsia="宋体" w:hAnsi="Courier New" w:cs="Courier New"/>
          <w:sz w:val="21"/>
          <w:szCs w:val="21"/>
        </w:rPr>
      </w:pPr>
      <w:r>
        <w:rPr>
          <w:noProof/>
        </w:rPr>
        <w:drawing>
          <wp:inline distT="0" distB="0" distL="0" distR="0" wp14:anchorId="3297DC03" wp14:editId="02728BE5">
            <wp:extent cx="4811893" cy="3826412"/>
            <wp:effectExtent l="0" t="0" r="825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18422" r="10853"/>
                    <a:stretch/>
                  </pic:blipFill>
                  <pic:spPr bwMode="auto">
                    <a:xfrm>
                      <a:off x="0" y="0"/>
                      <a:ext cx="4846060" cy="3853582"/>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28" w:name="_Toc198654863"/>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28"/>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t>绳的布置，应该在再指尖嵌入热熔螺母之前，即先将手指的驱动绳内置再指尖内，然后再</w:t>
      </w:r>
      <w:r w:rsidR="00C25804">
        <w:rPr>
          <w:rFonts w:hint="eastAsia"/>
        </w:rPr>
        <w:lastRenderedPageBreak/>
        <w:t>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56A6FAAC">
            <wp:extent cx="5535637" cy="4479608"/>
            <wp:effectExtent l="0" t="0" r="825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16350" r="14097"/>
                    <a:stretch/>
                  </pic:blipFill>
                  <pic:spPr bwMode="auto">
                    <a:xfrm>
                      <a:off x="0" y="0"/>
                      <a:ext cx="5582067" cy="4517181"/>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29" w:name="_Toc198654864"/>
      <w:r>
        <w:rPr>
          <w:rFonts w:hint="eastAsia"/>
        </w:rPr>
        <w:t>2.1.</w:t>
      </w:r>
      <w:r w:rsidR="00E44C97">
        <w:rPr>
          <w:rFonts w:hint="eastAsia"/>
        </w:rPr>
        <w:t>3</w:t>
      </w:r>
      <w:r w:rsidR="000F5BA4" w:rsidRPr="000F5BA4">
        <w:t>不同手指设计方案的结构与功能差异</w:t>
      </w:r>
      <w:r w:rsidR="000F5BA4">
        <w:rPr>
          <w:rFonts w:hint="eastAsia"/>
        </w:rPr>
        <w:t>分析</w:t>
      </w:r>
      <w:bookmarkEnd w:id="29"/>
    </w:p>
    <w:p w14:paraId="20F608C4" w14:textId="5FDB0A25" w:rsidR="007376CD" w:rsidRDefault="007376CD" w:rsidP="00B7337D">
      <w:pPr>
        <w:spacing w:line="360" w:lineRule="auto"/>
        <w:ind w:firstLine="480"/>
      </w:pPr>
      <w:r>
        <w:rPr>
          <w:rFonts w:hint="eastAsia"/>
        </w:rPr>
        <w:lastRenderedPageBreak/>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30" w:name="OLE_LINK26"/>
      <w:bookmarkStart w:id="31"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30"/>
        <w:bookmarkEnd w:id="31"/>
      </w:tr>
    </w:tbl>
    <w:p w14:paraId="1BF8BD22" w14:textId="31F63703" w:rsidR="007376CD" w:rsidRDefault="003F6E1D" w:rsidP="007376CD">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75C1239F" w14:textId="77777777" w:rsidR="0079159C" w:rsidRDefault="0079159C" w:rsidP="0079159C">
      <w:pPr>
        <w:spacing w:line="360" w:lineRule="auto"/>
        <w:ind w:firstLineChars="0" w:firstLine="0"/>
      </w:pPr>
    </w:p>
    <w:p w14:paraId="247A8D0E" w14:textId="418E9677" w:rsidR="0079159C" w:rsidRDefault="0079159C" w:rsidP="0079159C">
      <w:pPr>
        <w:spacing w:line="360" w:lineRule="auto"/>
        <w:ind w:firstLineChars="0" w:firstLine="0"/>
      </w:pPr>
      <w:r>
        <w:rPr>
          <w:rFonts w:ascii="宋体" w:eastAsia="宋体" w:hAnsi="Courier New" w:cs="Courier New"/>
          <w:noProof/>
          <w:sz w:val="21"/>
          <w:szCs w:val="21"/>
        </w:rPr>
        <w:drawing>
          <wp:inline distT="0" distB="0" distL="0" distR="0" wp14:anchorId="162F2C06" wp14:editId="0096145A">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6FF8CA1C" w14:textId="2385CD4F" w:rsidR="0079159C" w:rsidRPr="0079159C" w:rsidRDefault="0079159C" w:rsidP="0079159C">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8</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110E23C4" w14:textId="73FAAAEC" w:rsidR="00B574C7" w:rsidRPr="0079159C" w:rsidRDefault="00F97772" w:rsidP="0079159C">
      <w:pPr>
        <w:spacing w:line="360" w:lineRule="auto"/>
        <w:ind w:firstLine="480"/>
      </w:pPr>
      <w:r>
        <w:rPr>
          <w:rFonts w:hint="eastAsia"/>
        </w:rPr>
        <w:lastRenderedPageBreak/>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2664D214">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l="23824" t="13474" r="22970" b="8219"/>
                    <a:stretch/>
                  </pic:blipFill>
                  <pic:spPr bwMode="auto">
                    <a:xfrm>
                      <a:off x="0" y="0"/>
                      <a:ext cx="3893326" cy="322513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w:t>
      </w:r>
      <w:r w:rsidR="003619CA">
        <w:rPr>
          <w:rFonts w:hint="eastAsia"/>
        </w:rPr>
        <w:lastRenderedPageBreak/>
        <w:t>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32" w:name="_Toc198654865"/>
      <w:r>
        <w:rPr>
          <w:rFonts w:hint="eastAsia"/>
        </w:rPr>
        <w:t>2.1.4</w:t>
      </w:r>
      <w:r>
        <w:rPr>
          <w:rFonts w:hint="eastAsia"/>
        </w:rPr>
        <w:t>手掌的结构设计</w:t>
      </w:r>
      <w:bookmarkEnd w:id="32"/>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553C1">
            <wp:extent cx="5936566" cy="2918943"/>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6993" t="15999" r="6255" b="8216"/>
                    <a:stretch/>
                  </pic:blipFill>
                  <pic:spPr bwMode="auto">
                    <a:xfrm>
                      <a:off x="0" y="0"/>
                      <a:ext cx="5978050" cy="2939340"/>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33" w:name="_Toc198654866"/>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33"/>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w:t>
      </w:r>
      <w:r w:rsidR="00C63EAF" w:rsidRPr="00C63EAF">
        <w:lastRenderedPageBreak/>
        <w:t>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34" w:name="_Toc198654867"/>
      <w:r>
        <w:rPr>
          <w:rFonts w:hint="eastAsia"/>
        </w:rPr>
        <w:t>2.2.1</w:t>
      </w:r>
      <w:r w:rsidR="00BF67A0">
        <w:rPr>
          <w:rFonts w:hint="eastAsia"/>
        </w:rPr>
        <w:t>手腕关节的机械结构设计</w:t>
      </w:r>
      <w:bookmarkEnd w:id="34"/>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533875C8">
            <wp:extent cx="5940671" cy="2145932"/>
            <wp:effectExtent l="0" t="0" r="3175" b="698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t="20885" b="14876"/>
                    <a:stretch/>
                  </pic:blipFill>
                  <pic:spPr bwMode="auto">
                    <a:xfrm>
                      <a:off x="0" y="0"/>
                      <a:ext cx="5941060" cy="2146072"/>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lastRenderedPageBreak/>
        <w:drawing>
          <wp:inline distT="0" distB="0" distL="0" distR="0" wp14:anchorId="01E2A787" wp14:editId="751510C1">
            <wp:extent cx="6006905" cy="2668882"/>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t="12632" b="8429"/>
                    <a:stretch/>
                  </pic:blipFill>
                  <pic:spPr bwMode="auto">
                    <a:xfrm>
                      <a:off x="0" y="0"/>
                      <a:ext cx="6018828" cy="267417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039E13FD">
            <wp:extent cx="3545058" cy="2758867"/>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0" t="6105" r="18702"/>
                    <a:stretch/>
                  </pic:blipFill>
                  <pic:spPr bwMode="auto">
                    <a:xfrm>
                      <a:off x="0" y="0"/>
                      <a:ext cx="3577866" cy="2784399"/>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35" w:name="_Toc198654868"/>
      <w:r>
        <w:rPr>
          <w:rFonts w:hint="eastAsia"/>
        </w:rPr>
        <w:t>2.2.2</w:t>
      </w:r>
      <w:r w:rsidR="00BF67A0">
        <w:rPr>
          <w:rFonts w:hint="eastAsia"/>
        </w:rPr>
        <w:t>手腕关节的驱动设计</w:t>
      </w:r>
      <w:bookmarkEnd w:id="35"/>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w:t>
      </w:r>
      <w:r w:rsidR="00907505">
        <w:rPr>
          <w:rFonts w:hint="eastAsia"/>
        </w:rPr>
        <w:lastRenderedPageBreak/>
        <w:t>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7DB76F02">
            <wp:extent cx="5901397" cy="2683888"/>
            <wp:effectExtent l="0" t="0" r="444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a:extLst>
                        <a:ext uri="{28A0092B-C50C-407E-A947-70E740481C1C}">
                          <a14:useLocalDpi xmlns:a14="http://schemas.microsoft.com/office/drawing/2010/main" val="0"/>
                        </a:ext>
                      </a:extLst>
                    </a:blip>
                    <a:srcRect l="4264" t="16630" r="1929" b="7571"/>
                    <a:stretch/>
                  </pic:blipFill>
                  <pic:spPr bwMode="auto">
                    <a:xfrm>
                      <a:off x="0" y="0"/>
                      <a:ext cx="5917937" cy="269141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36" w:name="_Toc198654869"/>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36"/>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37" w:name="_Toc198654870"/>
      <w:r>
        <w:rPr>
          <w:rFonts w:hint="eastAsia"/>
        </w:rPr>
        <w:t>2.3.1</w:t>
      </w:r>
      <w:r w:rsidR="00B92179">
        <w:rPr>
          <w:rFonts w:hint="eastAsia"/>
        </w:rPr>
        <w:t>小臂</w:t>
      </w:r>
      <w:r w:rsidR="00812EBC">
        <w:rPr>
          <w:rFonts w:hint="eastAsia"/>
        </w:rPr>
        <w:t>机械</w:t>
      </w:r>
      <w:r w:rsidR="00B92179">
        <w:rPr>
          <w:rFonts w:hint="eastAsia"/>
        </w:rPr>
        <w:t>结构设计</w:t>
      </w:r>
      <w:bookmarkEnd w:id="37"/>
    </w:p>
    <w:p w14:paraId="3E0C0444" w14:textId="5C1AD769" w:rsidR="00872ADF" w:rsidRDefault="00872ADF" w:rsidP="003B4FC0">
      <w:pPr>
        <w:spacing w:line="360" w:lineRule="auto"/>
        <w:ind w:firstLine="480"/>
      </w:pPr>
      <w:r>
        <w:rPr>
          <w:rFonts w:hint="eastAsia"/>
        </w:rPr>
        <w:lastRenderedPageBreak/>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77777777" w:rsidR="000D6D02" w:rsidRDefault="000D6D02" w:rsidP="000D6D02">
      <w:pPr>
        <w:spacing w:line="360" w:lineRule="auto"/>
        <w:ind w:firstLineChars="0" w:firstLine="0"/>
        <w:rPr>
          <w:noProof/>
        </w:rPr>
      </w:pPr>
    </w:p>
    <w:p w14:paraId="017A868A" w14:textId="2CFB4138" w:rsidR="000D6D02" w:rsidRDefault="007A041D" w:rsidP="000D6D02">
      <w:pPr>
        <w:spacing w:line="360" w:lineRule="auto"/>
        <w:ind w:firstLineChars="0" w:firstLine="0"/>
        <w:rPr>
          <w:noProof/>
        </w:rPr>
      </w:pPr>
      <w:r>
        <w:rPr>
          <w:noProof/>
        </w:rPr>
        <w:drawing>
          <wp:inline distT="0" distB="0" distL="0" distR="0" wp14:anchorId="0BF67C6F" wp14:editId="249616F3">
            <wp:extent cx="5936615" cy="3341370"/>
            <wp:effectExtent l="0" t="0" r="698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6615" cy="3341370"/>
                    </a:xfrm>
                    <a:prstGeom prst="rect">
                      <a:avLst/>
                    </a:prstGeom>
                    <a:noFill/>
                    <a:ln>
                      <a:noFill/>
                    </a:ln>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38" w:name="_Toc198654871"/>
      <w:r>
        <w:rPr>
          <w:rFonts w:hint="eastAsia"/>
        </w:rPr>
        <w:t>2.3.2</w:t>
      </w:r>
      <w:r w:rsidR="00B92179">
        <w:rPr>
          <w:rFonts w:hint="eastAsia"/>
        </w:rPr>
        <w:t>内置驱动模块的分配</w:t>
      </w:r>
      <w:bookmarkEnd w:id="38"/>
    </w:p>
    <w:p w14:paraId="65CA9B57" w14:textId="75C4F2AF" w:rsidR="007D762E" w:rsidRDefault="000F1A03" w:rsidP="003B4FC0">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3B4FC0">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4FB36DC6" w14:textId="38231193" w:rsidR="007D762E" w:rsidRDefault="007D762E" w:rsidP="000F1A03">
      <w:pPr>
        <w:spacing w:line="360" w:lineRule="auto"/>
        <w:ind w:firstLine="480"/>
      </w:pPr>
      <w:r>
        <w:rPr>
          <w:rFonts w:hint="eastAsia"/>
        </w:rPr>
        <w:t>中间的四个舵机为拇指驱动模块，其转盘朝内，白色的绳子为拇指四个自由度的牵引绳，分别负责拇指前三个关节的弯曲自由度，指根的前后和左右的摆动自由度和拇指自身的旋转自由度。</w:t>
      </w:r>
    </w:p>
    <w:p w14:paraId="4B28E797" w14:textId="4D6C5493" w:rsidR="007D762E" w:rsidRDefault="007D762E" w:rsidP="000F1A03">
      <w:pPr>
        <w:spacing w:line="360" w:lineRule="auto"/>
        <w:ind w:firstLine="480"/>
      </w:pPr>
      <w:r>
        <w:rPr>
          <w:rFonts w:hint="eastAsia"/>
        </w:rPr>
        <w:t>最下方的两个白色舵机为手腕处的驱动模块，可以操控手腕部分的弯曲和摆动自由度。</w:t>
      </w:r>
    </w:p>
    <w:p w14:paraId="297FE8BB" w14:textId="77777777" w:rsidR="00FF4CB1" w:rsidRDefault="00FF4CB1" w:rsidP="00FF4CB1">
      <w:pPr>
        <w:spacing w:line="360" w:lineRule="auto"/>
        <w:ind w:firstLineChars="0" w:firstLine="0"/>
      </w:pPr>
    </w:p>
    <w:p w14:paraId="225790B2" w14:textId="53A8DF45" w:rsidR="00FF4CB1" w:rsidRDefault="007F6B21" w:rsidP="00074080">
      <w:pPr>
        <w:spacing w:line="360" w:lineRule="auto"/>
        <w:ind w:firstLineChars="0" w:firstLine="0"/>
        <w:jc w:val="center"/>
      </w:pPr>
      <w:r>
        <w:rPr>
          <w:noProof/>
        </w:rPr>
        <w:lastRenderedPageBreak/>
        <w:drawing>
          <wp:inline distT="0" distB="0" distL="0" distR="0" wp14:anchorId="781086B4" wp14:editId="4AF042ED">
            <wp:extent cx="4473527" cy="3723426"/>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l="20023" t="4000" r="17181" b="3138"/>
                    <a:stretch/>
                  </pic:blipFill>
                  <pic:spPr bwMode="auto">
                    <a:xfrm>
                      <a:off x="0" y="0"/>
                      <a:ext cx="4489239" cy="3736504"/>
                    </a:xfrm>
                    <a:prstGeom prst="rect">
                      <a:avLst/>
                    </a:prstGeom>
                    <a:noFill/>
                    <a:ln>
                      <a:noFill/>
                    </a:ln>
                    <a:extLst>
                      <a:ext uri="{53640926-AAD7-44D8-BBD7-CCE9431645EC}">
                        <a14:shadowObscured xmlns:a14="http://schemas.microsoft.com/office/drawing/2010/main"/>
                      </a:ext>
                    </a:extLst>
                  </pic:spPr>
                </pic:pic>
              </a:graphicData>
            </a:graphic>
          </wp:inline>
        </w:drawing>
      </w:r>
    </w:p>
    <w:p w14:paraId="057C1C08" w14:textId="07F4F9BE" w:rsidR="00E00F20" w:rsidRPr="007D762E" w:rsidRDefault="000F1A03" w:rsidP="00074080">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sidR="002A0749">
        <w:rPr>
          <w:rFonts w:ascii="宋体" w:eastAsia="宋体" w:hAnsi="Courier New" w:cs="Courier New" w:hint="eastAsia"/>
          <w:sz w:val="21"/>
          <w:szCs w:val="21"/>
        </w:rPr>
        <w:t>2-1</w:t>
      </w:r>
      <w:r w:rsidR="007B59D3">
        <w:rPr>
          <w:rFonts w:ascii="宋体" w:eastAsia="宋体" w:hAnsi="Courier New" w:cs="Courier New" w:hint="eastAsia"/>
          <w:sz w:val="21"/>
          <w:szCs w:val="21"/>
        </w:rPr>
        <w:t xml:space="preserve">6 </w:t>
      </w:r>
      <w:r w:rsidR="002A0749">
        <w:rPr>
          <w:rFonts w:ascii="宋体" w:eastAsia="宋体" w:hAnsi="Courier New" w:cs="Courier New" w:hint="eastAsia"/>
          <w:sz w:val="21"/>
          <w:szCs w:val="21"/>
        </w:rPr>
        <w:t>小臂内部驱动结构图</w:t>
      </w:r>
    </w:p>
    <w:p w14:paraId="5DEDAE56" w14:textId="441FBB95" w:rsidR="000513B5" w:rsidRDefault="006768D9" w:rsidP="00074080">
      <w:pPr>
        <w:spacing w:line="360" w:lineRule="auto"/>
        <w:ind w:firstLine="480"/>
        <w:rPr>
          <w:rFonts w:eastAsia="宋体" w:cs="Times New Roman"/>
        </w:rPr>
      </w:pPr>
      <w:r w:rsidRPr="006768D9">
        <w:rPr>
          <w:rFonts w:eastAsia="宋体" w:cs="Times New Roman"/>
        </w:rPr>
        <w:tab/>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39" w:name="_Toc198654872"/>
      <w:r w:rsidRPr="00074080">
        <w:rPr>
          <w:rFonts w:eastAsia="黑体" w:cs="Times New Roman" w:hint="eastAsia"/>
          <w:sz w:val="28"/>
          <w:szCs w:val="28"/>
        </w:rPr>
        <w:t>2.4</w:t>
      </w:r>
      <w:r w:rsidRPr="00074080">
        <w:rPr>
          <w:rFonts w:eastAsia="黑体" w:cs="Times New Roman" w:hint="eastAsia"/>
          <w:sz w:val="28"/>
          <w:szCs w:val="28"/>
        </w:rPr>
        <w:t>本章小结</w:t>
      </w:r>
      <w:bookmarkEnd w:id="39"/>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40" w:name="_Toc198654873"/>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40"/>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41" w:name="_Toc198654874"/>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41"/>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42" w:name="_Toc198654875"/>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42"/>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43" w:name="_Toc198654876"/>
      <w:r>
        <w:rPr>
          <w:rFonts w:hint="eastAsia"/>
        </w:rPr>
        <w:t>3.1.2 PVDF</w:t>
      </w:r>
      <w:r>
        <w:rPr>
          <w:rFonts w:hint="eastAsia"/>
        </w:rPr>
        <w:t>动态力传感</w:t>
      </w:r>
      <w:r w:rsidR="00F11787">
        <w:rPr>
          <w:rFonts w:hint="eastAsia"/>
        </w:rPr>
        <w:t>元件</w:t>
      </w:r>
      <w:bookmarkEnd w:id="43"/>
    </w:p>
    <w:p w14:paraId="58526AF4" w14:textId="369F9B56"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870BEA">
        <w:instrText xml:space="preserve"> ADDIN ZOTERO_ITEM CSL_CITATION {"citationID":"KWPGxxve","properties":{"formattedCitation":"\\super [35]\\nosupersub{}","plainCitation":"[35]","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870BEA" w:rsidRPr="00870BEA">
        <w:rPr>
          <w:rFonts w:cs="Times New Roman"/>
          <w:kern w:val="0"/>
          <w:vertAlign w:val="superscript"/>
        </w:rPr>
        <w:t>[35]</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77430" cy="3046729"/>
                    </a:xfrm>
                    <a:prstGeom prst="rect">
                      <a:avLst/>
                    </a:prstGeom>
                  </pic:spPr>
                </pic:pic>
              </a:graphicData>
            </a:graphic>
          </wp:inline>
        </w:drawing>
      </w:r>
    </w:p>
    <w:p w14:paraId="7548625B" w14:textId="235D4819"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870BEA">
        <w:instrText xml:space="preserve"> ADDIN ZOTERO_ITEM CSL_CITATION {"citationID":"pBfWFIZb","properties":{"formattedCitation":"\\super [35]\\nosupersub{}","plainCitation":"[35]","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870BEA" w:rsidRPr="00870BEA">
        <w:rPr>
          <w:rFonts w:cs="Times New Roman"/>
          <w:kern w:val="0"/>
          <w:vertAlign w:val="superscript"/>
        </w:rPr>
        <w:t>[35]</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44" w:name="_Toc198654877"/>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44"/>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467DA5B4" w14:textId="2CF4C8C2" w:rsidR="0063318D" w:rsidRPr="007B59D3" w:rsidRDefault="00A20C22" w:rsidP="00D71641">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737E98" w:rsidRPr="007B59D3">
        <w:rPr>
          <w:rFonts w:asciiTheme="minorEastAsia" w:eastAsiaTheme="minorEastAsia" w:hAnsiTheme="minor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1C98B96B" w14:textId="77777777" w:rsidR="006B26BF" w:rsidRPr="00421163" w:rsidRDefault="006B26BF" w:rsidP="006B26BF">
      <w:pPr>
        <w:widowControl/>
        <w:spacing w:line="360" w:lineRule="auto"/>
        <w:ind w:firstLine="480"/>
        <w:jc w:val="center"/>
      </w:pP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45" w:name="_Toc198654878"/>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45"/>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46" w:name="_Toc198654879"/>
      <w:r>
        <w:rPr>
          <w:rFonts w:hint="eastAsia"/>
        </w:rPr>
        <w:t>3</w:t>
      </w:r>
      <w:r w:rsidRPr="00061018">
        <w:rPr>
          <w:rFonts w:hint="eastAsia"/>
        </w:rPr>
        <w:t>.3.1</w:t>
      </w:r>
      <w:r>
        <w:rPr>
          <w:rFonts w:hint="eastAsia"/>
        </w:rPr>
        <w:t>硅胶浇筑工艺制备柔性皮肤</w:t>
      </w:r>
      <w:bookmarkEnd w:id="46"/>
    </w:p>
    <w:p w14:paraId="63B4F6CB" w14:textId="77777777" w:rsidR="002B3320" w:rsidRDefault="001E2F82" w:rsidP="003B4FC0">
      <w:pPr>
        <w:widowControl/>
        <w:spacing w:line="360" w:lineRule="auto"/>
        <w:ind w:firstLine="480"/>
        <w:jc w:val="left"/>
      </w:pPr>
      <w:r>
        <w:rPr>
          <w:rFonts w:hint="eastAsia"/>
        </w:rPr>
        <w:t>硅胶浇筑首先需要进行模具设计。</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47" w:name="_Toc198654880"/>
      <w:r>
        <w:rPr>
          <w:rFonts w:hint="eastAsia"/>
        </w:rPr>
        <w:t>3.3.2</w:t>
      </w:r>
      <w:r>
        <w:rPr>
          <w:rFonts w:hint="eastAsia"/>
        </w:rPr>
        <w:t>室温固化硅</w:t>
      </w:r>
      <w:r w:rsidR="000C1A2E">
        <w:rPr>
          <w:rFonts w:hint="eastAsia"/>
        </w:rPr>
        <w:t>硅</w:t>
      </w:r>
      <w:r>
        <w:rPr>
          <w:rFonts w:hint="eastAsia"/>
        </w:rPr>
        <w:t>胶制备柔性皮肤</w:t>
      </w:r>
      <w:bookmarkEnd w:id="47"/>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48" w:name="_Toc198654881"/>
      <w:r>
        <w:rPr>
          <w:rFonts w:hint="eastAsia"/>
        </w:rPr>
        <w:t>3.3.3</w:t>
      </w:r>
      <w:r w:rsidR="001E2F82">
        <w:rPr>
          <w:rFonts w:hint="eastAsia"/>
        </w:rPr>
        <w:t>方案对比与最终选型</w:t>
      </w:r>
      <w:bookmarkEnd w:id="48"/>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49" w:name="_Toc198654882"/>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49"/>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50" w:name="_Toc198654883"/>
      <w:r>
        <w:rPr>
          <w:rFonts w:hint="eastAsia"/>
        </w:rPr>
        <w:t>3</w:t>
      </w:r>
      <w:r w:rsidRPr="00026A69">
        <w:rPr>
          <w:rFonts w:hint="eastAsia"/>
        </w:rPr>
        <w:t>.4.1</w:t>
      </w:r>
      <w:r>
        <w:rPr>
          <w:rFonts w:hint="eastAsia"/>
        </w:rPr>
        <w:t>应变片静态力传感器信号测试分析</w:t>
      </w:r>
      <w:bookmarkEnd w:id="50"/>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51" w:name="_Toc198654884"/>
      <w:r>
        <w:rPr>
          <w:rFonts w:hint="eastAsia"/>
        </w:rPr>
        <w:lastRenderedPageBreak/>
        <w:t>3.4.2 PVDF</w:t>
      </w:r>
      <w:r>
        <w:rPr>
          <w:rFonts w:hint="eastAsia"/>
        </w:rPr>
        <w:t>动态力传感器信号测试分析</w:t>
      </w:r>
      <w:bookmarkEnd w:id="51"/>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303886F4">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52" w:name="_Toc198654885"/>
      <w:r w:rsidRPr="003856E0">
        <w:rPr>
          <w:rFonts w:eastAsia="黑体" w:cs="Times New Roman" w:hint="eastAsia"/>
          <w:sz w:val="28"/>
          <w:szCs w:val="28"/>
        </w:rPr>
        <w:t>3.5</w:t>
      </w:r>
      <w:r w:rsidRPr="003856E0">
        <w:rPr>
          <w:rFonts w:eastAsia="黑体" w:cs="Times New Roman" w:hint="eastAsia"/>
          <w:sz w:val="28"/>
          <w:szCs w:val="28"/>
        </w:rPr>
        <w:t>本章小结</w:t>
      </w:r>
      <w:bookmarkEnd w:id="52"/>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53" w:name="_Toc198654886"/>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53"/>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54" w:name="_Toc198654887"/>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54"/>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55" w:name="_Toc198654888"/>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55"/>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56" w:name="_Toc198654889"/>
      <w:r>
        <w:rPr>
          <w:rFonts w:hint="eastAsia"/>
        </w:rPr>
        <w:t>4</w:t>
      </w:r>
      <w:r w:rsidR="00792495">
        <w:rPr>
          <w:rFonts w:hint="eastAsia"/>
        </w:rPr>
        <w:t>.1.2</w:t>
      </w:r>
      <w:r w:rsidR="00792495">
        <w:rPr>
          <w:rFonts w:hint="eastAsia"/>
        </w:rPr>
        <w:t>总线舵机及其控制方法</w:t>
      </w:r>
      <w:bookmarkEnd w:id="56"/>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33C1870D">
            <wp:extent cx="4484177" cy="2831942"/>
            <wp:effectExtent l="0" t="0" r="0"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9423"/>
                    <a:stretch/>
                  </pic:blipFill>
                  <pic:spPr bwMode="auto">
                    <a:xfrm>
                      <a:off x="0" y="0"/>
                      <a:ext cx="4522615" cy="2856217"/>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55C6D8A5">
            <wp:extent cx="5748951" cy="2861090"/>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0">
                      <a:extLst>
                        <a:ext uri="{28A0092B-C50C-407E-A947-70E740481C1C}">
                          <a14:useLocalDpi xmlns:a14="http://schemas.microsoft.com/office/drawing/2010/main" val="0"/>
                        </a:ext>
                      </a:extLst>
                    </a:blip>
                    <a:srcRect l="5793" t="15477" r="5172" b="5710"/>
                    <a:stretch/>
                  </pic:blipFill>
                  <pic:spPr bwMode="auto">
                    <a:xfrm>
                      <a:off x="0" y="0"/>
                      <a:ext cx="5767526" cy="2870334"/>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3D2659C6" w14:textId="77777777" w:rsidR="00661FA3" w:rsidRDefault="00661FA3" w:rsidP="00D71641">
      <w:pPr>
        <w:widowControl/>
        <w:spacing w:line="360" w:lineRule="auto"/>
        <w:ind w:firstLine="480"/>
        <w:jc w:val="center"/>
      </w:pPr>
    </w:p>
    <w:p w14:paraId="0557B3AA" w14:textId="77777777" w:rsidR="003967F9" w:rsidRDefault="003967F9"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lastRenderedPageBreak/>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57" w:name="_Toc198654890"/>
      <w:r>
        <w:rPr>
          <w:rFonts w:hint="eastAsia"/>
        </w:rPr>
        <w:t>4</w:t>
      </w:r>
      <w:r w:rsidR="00792495">
        <w:rPr>
          <w:rFonts w:hint="eastAsia"/>
        </w:rPr>
        <w:t>.1.3</w:t>
      </w:r>
      <w:r w:rsidR="00792495">
        <w:rPr>
          <w:rFonts w:hint="eastAsia"/>
        </w:rPr>
        <w:t>各驱动模块的舵机选型方案</w:t>
      </w:r>
      <w:bookmarkEnd w:id="57"/>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1">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58" w:name="_Toc198654891"/>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58"/>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1A84516A" w:rsidR="00600B61" w:rsidRDefault="009B49CB" w:rsidP="00D71641">
      <w:pPr>
        <w:widowControl/>
        <w:spacing w:line="360" w:lineRule="auto"/>
        <w:ind w:firstLineChars="0" w:firstLine="0"/>
        <w:outlineLvl w:val="2"/>
      </w:pPr>
      <w:bookmarkStart w:id="59" w:name="_Toc198654892"/>
      <w:r>
        <w:rPr>
          <w:rFonts w:hint="eastAsia"/>
        </w:rPr>
        <w:t>4</w:t>
      </w:r>
      <w:r w:rsidR="00600B61" w:rsidRPr="00600B61">
        <w:rPr>
          <w:rFonts w:hint="eastAsia"/>
        </w:rPr>
        <w:t>.1.1</w:t>
      </w:r>
      <w:r w:rsidR="00600B61">
        <w:rPr>
          <w:rFonts w:hint="eastAsia"/>
        </w:rPr>
        <w:t>集成舵机控制板</w:t>
      </w:r>
      <w:bookmarkEnd w:id="59"/>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368B5FF9">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50329" cy="276177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266B6C4D" w:rsidR="00600B61" w:rsidRDefault="009B49CB" w:rsidP="00D71641">
      <w:pPr>
        <w:widowControl/>
        <w:spacing w:line="360" w:lineRule="auto"/>
        <w:ind w:firstLineChars="0" w:firstLine="0"/>
        <w:outlineLvl w:val="2"/>
      </w:pPr>
      <w:bookmarkStart w:id="60" w:name="_Toc198654893"/>
      <w:r>
        <w:rPr>
          <w:rFonts w:hint="eastAsia"/>
        </w:rPr>
        <w:lastRenderedPageBreak/>
        <w:t>4</w:t>
      </w:r>
      <w:r w:rsidR="00600B61">
        <w:rPr>
          <w:rFonts w:hint="eastAsia"/>
        </w:rPr>
        <w:t>.1.2 URT-1</w:t>
      </w:r>
      <w:r w:rsidR="00600B61">
        <w:rPr>
          <w:rFonts w:hint="eastAsia"/>
        </w:rPr>
        <w:t>总线舵机调试板</w:t>
      </w:r>
      <w:bookmarkEnd w:id="60"/>
    </w:p>
    <w:p w14:paraId="3F894AE1" w14:textId="6A7064BB" w:rsidR="00FC5489" w:rsidRPr="00FE0626"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1EB6C145" w:rsidR="00600B61" w:rsidRDefault="009B49CB" w:rsidP="00D71641">
      <w:pPr>
        <w:widowControl/>
        <w:spacing w:line="360" w:lineRule="auto"/>
        <w:ind w:firstLineChars="0" w:firstLine="0"/>
        <w:outlineLvl w:val="2"/>
      </w:pPr>
      <w:bookmarkStart w:id="61" w:name="_Toc198654894"/>
      <w:r>
        <w:rPr>
          <w:rFonts w:hint="eastAsia"/>
        </w:rPr>
        <w:t>4</w:t>
      </w:r>
      <w:r w:rsidR="00600B61">
        <w:rPr>
          <w:rFonts w:hint="eastAsia"/>
        </w:rPr>
        <w:t>.1.3 Arduino UNO</w:t>
      </w:r>
      <w:r w:rsidR="00600B61">
        <w:rPr>
          <w:rFonts w:hint="eastAsia"/>
        </w:rPr>
        <w:t>控制板</w:t>
      </w:r>
      <w:bookmarkEnd w:id="61"/>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5"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74974561" w14:textId="780E3FBB" w:rsidR="0006738E" w:rsidRPr="00CB720E" w:rsidRDefault="00AB5EBE" w:rsidP="00D71641">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7">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62" w:name="_Toc198654895"/>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62"/>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63" w:name="_Toc198654896"/>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63"/>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64" w:name="_Toc198654897"/>
      <w:r>
        <w:rPr>
          <w:rFonts w:hint="eastAsia"/>
        </w:rPr>
        <w:t>4</w:t>
      </w:r>
      <w:r w:rsidR="00F04125">
        <w:rPr>
          <w:rFonts w:hint="eastAsia"/>
        </w:rPr>
        <w:t>.3.2 Zide</w:t>
      </w:r>
      <w:r w:rsidR="00F04125">
        <w:rPr>
          <w:rFonts w:hint="eastAsia"/>
        </w:rPr>
        <w:t>调试软件</w:t>
      </w:r>
      <w:bookmarkEnd w:id="64"/>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P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65" w:name="_Toc198654898"/>
      <w:r w:rsidRPr="001208EE">
        <w:rPr>
          <w:rFonts w:eastAsia="黑体" w:cs="Times New Roman" w:hint="eastAsia"/>
          <w:sz w:val="28"/>
          <w:szCs w:val="28"/>
        </w:rPr>
        <w:t>4.4</w:t>
      </w:r>
      <w:r w:rsidRPr="001208EE">
        <w:rPr>
          <w:rFonts w:eastAsia="黑体" w:cs="Times New Roman" w:hint="eastAsia"/>
          <w:sz w:val="28"/>
          <w:szCs w:val="28"/>
        </w:rPr>
        <w:t>本章小结</w:t>
      </w:r>
      <w:bookmarkEnd w:id="65"/>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66" w:name="_Toc198654899"/>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66"/>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67" w:name="_Toc198654900"/>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67"/>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68" w:name="_Toc198654901"/>
      <w:r>
        <w:rPr>
          <w:rFonts w:hint="eastAsia"/>
        </w:rPr>
        <w:t>5</w:t>
      </w:r>
      <w:r w:rsidR="0009793C" w:rsidRPr="0009793C">
        <w:rPr>
          <w:rFonts w:hint="eastAsia"/>
        </w:rPr>
        <w:t>.1.1</w:t>
      </w:r>
      <w:r w:rsidR="0009793C">
        <w:rPr>
          <w:rFonts w:hint="eastAsia"/>
        </w:rPr>
        <w:t>实验设计</w:t>
      </w:r>
      <w:bookmarkEnd w:id="68"/>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76FA9234" w:rsidR="00290F02" w:rsidRDefault="00290F02" w:rsidP="00290F02">
      <w:pPr>
        <w:widowControl/>
        <w:spacing w:line="360" w:lineRule="auto"/>
        <w:ind w:firstLineChars="0" w:firstLine="0"/>
        <w:jc w:val="center"/>
      </w:pPr>
      <w:r>
        <w:rPr>
          <w:noProof/>
        </w:rPr>
        <w:drawing>
          <wp:inline distT="0" distB="0" distL="0" distR="0" wp14:anchorId="05C7BE05" wp14:editId="0FF71E65">
            <wp:extent cx="4087576" cy="3358836"/>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0">
                      <a:extLst>
                        <a:ext uri="{28A0092B-C50C-407E-A947-70E740481C1C}">
                          <a14:useLocalDpi xmlns:a14="http://schemas.microsoft.com/office/drawing/2010/main" val="0"/>
                        </a:ext>
                      </a:extLst>
                    </a:blip>
                    <a:srcRect l="18289" t="2281" r="15722" b="1331"/>
                    <a:stretch/>
                  </pic:blipFill>
                  <pic:spPr bwMode="auto">
                    <a:xfrm>
                      <a:off x="0" y="0"/>
                      <a:ext cx="4113049" cy="3379768"/>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34570B7E"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69" w:name="_Toc198654902"/>
      <w:r>
        <w:rPr>
          <w:rFonts w:hint="eastAsia"/>
        </w:rPr>
        <w:t>5</w:t>
      </w:r>
      <w:r w:rsidR="0009793C">
        <w:rPr>
          <w:rFonts w:hint="eastAsia"/>
        </w:rPr>
        <w:t>.1.2</w:t>
      </w:r>
      <w:r w:rsidR="0009793C">
        <w:rPr>
          <w:rFonts w:hint="eastAsia"/>
        </w:rPr>
        <w:t>上位机程序</w:t>
      </w:r>
      <w:bookmarkEnd w:id="69"/>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70" w:name="_Toc198654903"/>
      <w:r>
        <w:rPr>
          <w:rFonts w:hint="eastAsia"/>
        </w:rPr>
        <w:t>5</w:t>
      </w:r>
      <w:r w:rsidR="0009793C">
        <w:rPr>
          <w:rFonts w:hint="eastAsia"/>
        </w:rPr>
        <w:t>.1.3</w:t>
      </w:r>
      <w:r w:rsidR="0009793C">
        <w:rPr>
          <w:rFonts w:hint="eastAsia"/>
        </w:rPr>
        <w:t>实验效果展示</w:t>
      </w:r>
      <w:bookmarkEnd w:id="70"/>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66DB4694"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2">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71" w:name="_Toc198654904"/>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71"/>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72" w:name="_Toc198654905"/>
      <w:r>
        <w:rPr>
          <w:rFonts w:hint="eastAsia"/>
        </w:rPr>
        <w:t>5</w:t>
      </w:r>
      <w:r w:rsidR="0009793C" w:rsidRPr="0009793C">
        <w:rPr>
          <w:rFonts w:hint="eastAsia"/>
        </w:rPr>
        <w:t>.2.1</w:t>
      </w:r>
      <w:r w:rsidR="0009793C">
        <w:rPr>
          <w:rFonts w:hint="eastAsia"/>
        </w:rPr>
        <w:t>实验设计</w:t>
      </w:r>
      <w:bookmarkEnd w:id="72"/>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P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3">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73" w:name="_Toc198654906"/>
      <w:r>
        <w:rPr>
          <w:rFonts w:hint="eastAsia"/>
        </w:rPr>
        <w:t>5</w:t>
      </w:r>
      <w:r w:rsidR="0009793C">
        <w:rPr>
          <w:rFonts w:hint="eastAsia"/>
        </w:rPr>
        <w:t>.2.2</w:t>
      </w:r>
      <w:r w:rsidR="0009793C">
        <w:rPr>
          <w:rFonts w:hint="eastAsia"/>
        </w:rPr>
        <w:t>抓握</w:t>
      </w:r>
      <w:r w:rsidR="00115BB7">
        <w:rPr>
          <w:rFonts w:hint="eastAsia"/>
        </w:rPr>
        <w:t>实验</w:t>
      </w:r>
      <w:bookmarkEnd w:id="73"/>
    </w:p>
    <w:p w14:paraId="6FD56B78" w14:textId="259F0629" w:rsidR="00C72C6A" w:rsidRPr="00857C4C"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4"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74" w:name="_Toc198654907"/>
      <w:r>
        <w:rPr>
          <w:rFonts w:hint="eastAsia"/>
        </w:rPr>
        <w:t>5</w:t>
      </w:r>
      <w:r w:rsidR="0009793C">
        <w:rPr>
          <w:rFonts w:hint="eastAsia"/>
        </w:rPr>
        <w:t>.2.3</w:t>
      </w:r>
      <w:r w:rsidR="0009793C">
        <w:rPr>
          <w:rFonts w:hint="eastAsia"/>
        </w:rPr>
        <w:t>传感信号采集</w:t>
      </w:r>
      <w:bookmarkEnd w:id="74"/>
    </w:p>
    <w:p w14:paraId="3AA4ACED" w14:textId="572BF43B" w:rsidR="00B138B2" w:rsidRDefault="00023DAC" w:rsidP="00D71641">
      <w:pPr>
        <w:widowControl/>
        <w:spacing w:line="360" w:lineRule="auto"/>
        <w:ind w:firstLine="480"/>
        <w:jc w:val="left"/>
      </w:pPr>
      <w:r>
        <w:rPr>
          <w:rFonts w:hint="eastAsia"/>
        </w:rPr>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lastRenderedPageBreak/>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02A9D087"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p>
    <w:p w14:paraId="36A831A7" w14:textId="6C9FAC25"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38B54A2D"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3F06B3">
        <w:rPr>
          <w:rFonts w:hint="eastAsia"/>
        </w:rPr>
        <w:t>抓握过程结束</w:t>
      </w:r>
      <w:r w:rsidR="007E7D7A">
        <w:rPr>
          <w:rFonts w:hint="eastAsia"/>
        </w:rPr>
        <w:t>。</w:t>
      </w:r>
    </w:p>
    <w:p w14:paraId="12029604" w14:textId="653AD816" w:rsidR="007E7D7A" w:rsidRDefault="007E7D7A" w:rsidP="00D71641">
      <w:pPr>
        <w:widowControl/>
        <w:spacing w:line="360" w:lineRule="auto"/>
        <w:ind w:firstLine="480"/>
      </w:pPr>
      <w:r>
        <w:rPr>
          <w:rFonts w:hint="eastAsia"/>
        </w:rPr>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此为松手。</w:t>
      </w:r>
    </w:p>
    <w:p w14:paraId="2F32BABE" w14:textId="1B88BF7A" w:rsidR="007D5124" w:rsidRDefault="00C533CB" w:rsidP="00D71641">
      <w:pPr>
        <w:widowControl/>
        <w:spacing w:line="360" w:lineRule="auto"/>
        <w:ind w:firstLineChars="0" w:firstLine="0"/>
        <w:jc w:val="center"/>
      </w:pPr>
      <w:r>
        <w:rPr>
          <w:rFonts w:hint="eastAsia"/>
          <w:noProof/>
        </w:rPr>
        <w:lastRenderedPageBreak/>
        <w:drawing>
          <wp:inline distT="0" distB="0" distL="0" distR="0" wp14:anchorId="38F36F1E" wp14:editId="41DEDC5B">
            <wp:extent cx="6057702" cy="3093057"/>
            <wp:effectExtent l="0" t="0" r="63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6">
                      <a:extLst>
                        <a:ext uri="{28A0092B-C50C-407E-A947-70E740481C1C}">
                          <a14:useLocalDpi xmlns:a14="http://schemas.microsoft.com/office/drawing/2010/main" val="0"/>
                        </a:ext>
                      </a:extLst>
                    </a:blip>
                    <a:srcRect l="3616" t="9762" r="8283" b="10226"/>
                    <a:stretch/>
                  </pic:blipFill>
                  <pic:spPr bwMode="auto">
                    <a:xfrm>
                      <a:off x="0" y="0"/>
                      <a:ext cx="6085871" cy="3107440"/>
                    </a:xfrm>
                    <a:prstGeom prst="rect">
                      <a:avLst/>
                    </a:prstGeom>
                    <a:noFill/>
                    <a:ln>
                      <a:noFill/>
                    </a:ln>
                    <a:extLst>
                      <a:ext uri="{53640926-AAD7-44D8-BBD7-CCE9431645EC}">
                        <a14:shadowObscured xmlns:a14="http://schemas.microsoft.com/office/drawing/2010/main"/>
                      </a:ext>
                    </a:extLst>
                  </pic:spPr>
                </pic:pic>
              </a:graphicData>
            </a:graphic>
          </wp:inline>
        </w:drawing>
      </w:r>
    </w:p>
    <w:p w14:paraId="43769325" w14:textId="617D7098"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触觉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75" w:name="_Toc198654908"/>
      <w:r w:rsidRPr="00744BB3">
        <w:rPr>
          <w:rFonts w:eastAsia="黑体" w:cs="Times New Roman" w:hint="eastAsia"/>
          <w:sz w:val="28"/>
          <w:szCs w:val="28"/>
        </w:rPr>
        <w:t>5.3</w:t>
      </w:r>
      <w:r w:rsidRPr="00744BB3">
        <w:rPr>
          <w:rFonts w:eastAsia="黑体" w:cs="Times New Roman" w:hint="eastAsia"/>
          <w:sz w:val="28"/>
          <w:szCs w:val="28"/>
        </w:rPr>
        <w:t>本章小结</w:t>
      </w:r>
      <w:bookmarkEnd w:id="75"/>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76" w:name="_Toc198654909"/>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76"/>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77" w:name="_Toc198654910"/>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77"/>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78" w:name="_Toc198654911"/>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78"/>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79" w:name="_Toc198654912"/>
      <w:r w:rsidRPr="00044032">
        <w:lastRenderedPageBreak/>
        <w:t>参考文献</w:t>
      </w:r>
      <w:bookmarkEnd w:id="79"/>
    </w:p>
    <w:p w14:paraId="25F8EC2F" w14:textId="77777777" w:rsidR="00870BEA" w:rsidRPr="00870BEA" w:rsidRDefault="0094656A" w:rsidP="00870BEA">
      <w:pPr>
        <w:pStyle w:val="aff8"/>
        <w:ind w:firstLine="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870BEA" w:rsidRPr="00870BEA">
        <w:rPr>
          <w:sz w:val="21"/>
        </w:rPr>
        <w:t>[1]</w:t>
      </w:r>
      <w:r w:rsidR="00870BEA" w:rsidRPr="00870BEA">
        <w:rPr>
          <w:sz w:val="21"/>
        </w:rPr>
        <w:tab/>
        <w:t>Deng H, Zhang Y, Duan X G. Wavelet Transformation-Based Fuzzy Reflex Control for Prosthetic Hands to Prevent Slip[J]. IEEE Transactions on Industrial Electronics, 2017, 64(5): 3718-3726.</w:t>
      </w:r>
    </w:p>
    <w:p w14:paraId="59899C44" w14:textId="77777777" w:rsidR="00870BEA" w:rsidRPr="00870BEA" w:rsidRDefault="00870BEA" w:rsidP="00870BEA">
      <w:pPr>
        <w:pStyle w:val="aff8"/>
        <w:ind w:firstLine="420"/>
        <w:rPr>
          <w:sz w:val="21"/>
        </w:rPr>
      </w:pPr>
      <w:r w:rsidRPr="00870BEA">
        <w:rPr>
          <w:sz w:val="21"/>
        </w:rPr>
        <w:t>[2]</w:t>
      </w:r>
      <w:r w:rsidRPr="00870BEA">
        <w:rPr>
          <w:sz w:val="21"/>
        </w:rPr>
        <w:tab/>
        <w:t>Wang Y, Chen Z, Mei D, et al. Highly sensitive and flexible tactile sensor with truncated pyramid-shaped porous graphene/silicone rubber composites for human motion detection[J]. Composites Science and Technology, 2022, 217: 109078.</w:t>
      </w:r>
    </w:p>
    <w:p w14:paraId="0F3CCAB3" w14:textId="77777777" w:rsidR="00870BEA" w:rsidRPr="00870BEA" w:rsidRDefault="00870BEA" w:rsidP="00870BEA">
      <w:pPr>
        <w:pStyle w:val="aff8"/>
        <w:ind w:firstLine="420"/>
        <w:rPr>
          <w:sz w:val="21"/>
        </w:rPr>
      </w:pPr>
      <w:r w:rsidRPr="00870BEA">
        <w:rPr>
          <w:sz w:val="21"/>
        </w:rPr>
        <w:t>[3]</w:t>
      </w:r>
      <w:r w:rsidRPr="00870BEA">
        <w:rPr>
          <w:sz w:val="21"/>
        </w:rPr>
        <w:tab/>
        <w:t xml:space="preserve">Kim M, Kang T, Song D, </w:t>
      </w:r>
      <w:r w:rsidRPr="00870BEA">
        <w:rPr>
          <w:sz w:val="21"/>
        </w:rPr>
        <w:t>等</w:t>
      </w:r>
      <w:r w:rsidRPr="00870BEA">
        <w:rPr>
          <w:sz w:val="21"/>
        </w:rPr>
        <w:t>. Development of a Small-Sized Intelligent Home Service Robot[C]//2021 18th International Conference on Ubiquitous Robots (UR). 2021: 565-570.</w:t>
      </w:r>
    </w:p>
    <w:p w14:paraId="2A390162" w14:textId="77777777" w:rsidR="00870BEA" w:rsidRPr="00870BEA" w:rsidRDefault="00870BEA" w:rsidP="00870BEA">
      <w:pPr>
        <w:pStyle w:val="aff8"/>
        <w:ind w:firstLine="420"/>
        <w:rPr>
          <w:sz w:val="21"/>
        </w:rPr>
      </w:pPr>
      <w:r w:rsidRPr="00870BEA">
        <w:rPr>
          <w:sz w:val="21"/>
        </w:rPr>
        <w:t>[4]</w:t>
      </w:r>
      <w:r w:rsidRPr="00870BEA">
        <w:rPr>
          <w:sz w:val="21"/>
        </w:rPr>
        <w:tab/>
        <w:t>Jin T, Han X. Robotic arms in precision agriculture: A comprehensive review of the technologies, applications, challenges, and future prospects[J]. Computers and Electronics in Agriculture, 2024, 221: 108938.</w:t>
      </w:r>
    </w:p>
    <w:p w14:paraId="67F6C399" w14:textId="77777777" w:rsidR="00870BEA" w:rsidRPr="00870BEA" w:rsidRDefault="00870BEA" w:rsidP="00870BEA">
      <w:pPr>
        <w:pStyle w:val="aff8"/>
        <w:ind w:firstLine="420"/>
        <w:rPr>
          <w:sz w:val="21"/>
        </w:rPr>
      </w:pPr>
      <w:r w:rsidRPr="00870BEA">
        <w:rPr>
          <w:sz w:val="21"/>
        </w:rPr>
        <w:t>[5]</w:t>
      </w:r>
      <w:r w:rsidRPr="00870BEA">
        <w:rPr>
          <w:sz w:val="21"/>
        </w:rPr>
        <w:tab/>
        <w:t>Tomovic R, Boni G. An adaptive artificial hand[J]. IRE Transactions on Automatic Control, 1962, 7(3): 3-10.</w:t>
      </w:r>
    </w:p>
    <w:p w14:paraId="00BAAADD" w14:textId="77777777" w:rsidR="00870BEA" w:rsidRPr="00870BEA" w:rsidRDefault="00870BEA" w:rsidP="00870BEA">
      <w:pPr>
        <w:pStyle w:val="aff8"/>
        <w:ind w:firstLine="420"/>
        <w:rPr>
          <w:sz w:val="21"/>
        </w:rPr>
      </w:pPr>
      <w:r w:rsidRPr="00870BEA">
        <w:rPr>
          <w:sz w:val="21"/>
        </w:rPr>
        <w:t>[6]</w:t>
      </w:r>
      <w:r w:rsidRPr="00870BEA">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14399171" w14:textId="77777777" w:rsidR="00870BEA" w:rsidRPr="00870BEA" w:rsidRDefault="00870BEA" w:rsidP="00870BEA">
      <w:pPr>
        <w:pStyle w:val="aff8"/>
        <w:ind w:firstLine="420"/>
        <w:rPr>
          <w:sz w:val="21"/>
        </w:rPr>
      </w:pPr>
      <w:r w:rsidRPr="00870BEA">
        <w:rPr>
          <w:sz w:val="21"/>
        </w:rPr>
        <w:t>[7]</w:t>
      </w:r>
      <w:r w:rsidRPr="00870BEA">
        <w:rPr>
          <w:sz w:val="21"/>
        </w:rPr>
        <w:tab/>
        <w:t>Shadow Robot Company Inc. Shadow Dexterous Hand—Considered to be the most advanced Dextrous Hand in the world[EB]. (2007).</w:t>
      </w:r>
    </w:p>
    <w:p w14:paraId="7F8D5585" w14:textId="77777777" w:rsidR="00870BEA" w:rsidRPr="00870BEA" w:rsidRDefault="00870BEA" w:rsidP="00870BEA">
      <w:pPr>
        <w:pStyle w:val="aff8"/>
        <w:ind w:firstLine="420"/>
        <w:rPr>
          <w:sz w:val="21"/>
        </w:rPr>
      </w:pPr>
      <w:r w:rsidRPr="00870BEA">
        <w:rPr>
          <w:sz w:val="21"/>
        </w:rPr>
        <w:t>[8]</w:t>
      </w:r>
      <w:r w:rsidRPr="00870BEA">
        <w:rPr>
          <w:sz w:val="21"/>
        </w:rPr>
        <w:tab/>
        <w:t>Kawasaki H, Komatsu T, Uchiyama K. Dexterous anthropomorphic robot hand with distributed tactile sensor: Gifu hand II[J]. IEEE/ASME Transactions on Mechatronics, 2002, 7(3): 296-303.</w:t>
      </w:r>
    </w:p>
    <w:p w14:paraId="6C16C0DE" w14:textId="77777777" w:rsidR="00870BEA" w:rsidRPr="00870BEA" w:rsidRDefault="00870BEA" w:rsidP="00870BEA">
      <w:pPr>
        <w:pStyle w:val="aff8"/>
        <w:ind w:firstLine="420"/>
        <w:rPr>
          <w:sz w:val="21"/>
        </w:rPr>
      </w:pPr>
      <w:r w:rsidRPr="00870BEA">
        <w:rPr>
          <w:sz w:val="21"/>
        </w:rPr>
        <w:t>[9]</w:t>
      </w:r>
      <w:r w:rsidRPr="00870BEA">
        <w:rPr>
          <w:sz w:val="21"/>
        </w:rPr>
        <w:tab/>
        <w:t>Mouri T, Kawasaki H, Yoshikawa K, et al. Anthropomorphic Robot Hand: Gifu Hand III[J].</w:t>
      </w:r>
    </w:p>
    <w:p w14:paraId="3FF1FC4F" w14:textId="77777777" w:rsidR="00870BEA" w:rsidRPr="00870BEA" w:rsidRDefault="00870BEA" w:rsidP="00870BEA">
      <w:pPr>
        <w:pStyle w:val="aff8"/>
        <w:ind w:firstLine="420"/>
        <w:rPr>
          <w:sz w:val="21"/>
        </w:rPr>
      </w:pPr>
      <w:r w:rsidRPr="00870BEA">
        <w:rPr>
          <w:sz w:val="21"/>
        </w:rPr>
        <w:t>[10]</w:t>
      </w:r>
      <w:r w:rsidRPr="00870BEA">
        <w:rPr>
          <w:sz w:val="21"/>
        </w:rPr>
        <w:tab/>
        <w:t>Liu H, Wu K, Meusel P, et al. Multisensory five-finger dexterous hand: The DLR/HIT Hand II[C]//2008 IEEE/RSJ International Conference on Intelligent Robots and Systems. Nice: IEEE, 2008: 3692-3697.</w:t>
      </w:r>
    </w:p>
    <w:p w14:paraId="41693FAF" w14:textId="77777777" w:rsidR="00870BEA" w:rsidRPr="00870BEA" w:rsidRDefault="00870BEA" w:rsidP="00870BEA">
      <w:pPr>
        <w:pStyle w:val="aff8"/>
        <w:ind w:firstLine="420"/>
        <w:rPr>
          <w:sz w:val="21"/>
        </w:rPr>
      </w:pPr>
      <w:r w:rsidRPr="00870BEA">
        <w:rPr>
          <w:sz w:val="21"/>
        </w:rPr>
        <w:t>[11]</w:t>
      </w:r>
      <w:r w:rsidRPr="00870BEA">
        <w:rPr>
          <w:sz w:val="21"/>
        </w:rPr>
        <w:tab/>
        <w:t xml:space="preserve">Wei R, Gao X H, Jin M H, </w:t>
      </w:r>
      <w:r w:rsidRPr="00870BEA">
        <w:rPr>
          <w:sz w:val="21"/>
        </w:rPr>
        <w:t>等</w:t>
      </w:r>
      <w:r w:rsidRPr="00870BEA">
        <w:rPr>
          <w:sz w:val="21"/>
        </w:rPr>
        <w:t>. FPGA based hardware architecture for HIT/DLR hand[C]//2005 IEEE/RSJ International Conference on Intelligent Robots and Systems. Edmonton, Alta., Canada: IEEE, 2005: 523-528.</w:t>
      </w:r>
    </w:p>
    <w:p w14:paraId="7DBD065F" w14:textId="77777777" w:rsidR="00870BEA" w:rsidRPr="00870BEA" w:rsidRDefault="00870BEA" w:rsidP="00870BEA">
      <w:pPr>
        <w:pStyle w:val="aff8"/>
        <w:ind w:firstLine="420"/>
        <w:rPr>
          <w:sz w:val="21"/>
        </w:rPr>
      </w:pPr>
      <w:r w:rsidRPr="00870BEA">
        <w:rPr>
          <w:sz w:val="21"/>
        </w:rPr>
        <w:t>[12]</w:t>
      </w:r>
      <w:r w:rsidRPr="00870BEA">
        <w:rPr>
          <w:sz w:val="21"/>
        </w:rPr>
        <w:tab/>
        <w:t>Liu H, Meusel P, Seitz N, et al. The modular multisensory DLR-HIT-Hand[J]. Mechanism and Machine Theory, 2007, 42(5): 612-625.</w:t>
      </w:r>
    </w:p>
    <w:p w14:paraId="57AA56A2" w14:textId="77777777" w:rsidR="00870BEA" w:rsidRPr="00870BEA" w:rsidRDefault="00870BEA" w:rsidP="00870BEA">
      <w:pPr>
        <w:pStyle w:val="aff8"/>
        <w:ind w:firstLine="420"/>
        <w:rPr>
          <w:sz w:val="21"/>
        </w:rPr>
      </w:pPr>
      <w:r w:rsidRPr="00870BEA">
        <w:rPr>
          <w:sz w:val="21"/>
        </w:rPr>
        <w:t>[13]</w:t>
      </w:r>
      <w:r w:rsidRPr="00870BEA">
        <w:rPr>
          <w:sz w:val="21"/>
        </w:rPr>
        <w:tab/>
      </w:r>
      <w:r w:rsidRPr="00870BEA">
        <w:rPr>
          <w:sz w:val="21"/>
        </w:rPr>
        <w:t>樊绍巍</w:t>
      </w:r>
      <w:r w:rsidRPr="00870BEA">
        <w:rPr>
          <w:sz w:val="21"/>
        </w:rPr>
        <w:t xml:space="preserve">; </w:t>
      </w:r>
      <w:r w:rsidRPr="00870BEA">
        <w:rPr>
          <w:sz w:val="21"/>
        </w:rPr>
        <w:t>刘伊威</w:t>
      </w:r>
      <w:r w:rsidRPr="00870BEA">
        <w:rPr>
          <w:sz w:val="21"/>
        </w:rPr>
        <w:t xml:space="preserve">; </w:t>
      </w:r>
      <w:r w:rsidRPr="00870BEA">
        <w:rPr>
          <w:sz w:val="21"/>
        </w:rPr>
        <w:t>金明河</w:t>
      </w:r>
      <w:r w:rsidRPr="00870BEA">
        <w:rPr>
          <w:sz w:val="21"/>
        </w:rPr>
        <w:t xml:space="preserve">; </w:t>
      </w:r>
      <w:r w:rsidRPr="00870BEA">
        <w:rPr>
          <w:sz w:val="21"/>
        </w:rPr>
        <w:t>兰天</w:t>
      </w:r>
      <w:r w:rsidRPr="00870BEA">
        <w:rPr>
          <w:sz w:val="21"/>
        </w:rPr>
        <w:t xml:space="preserve">; </w:t>
      </w:r>
      <w:r w:rsidRPr="00870BEA">
        <w:rPr>
          <w:sz w:val="21"/>
        </w:rPr>
        <w:t>陈兆芃</w:t>
      </w:r>
      <w:r w:rsidRPr="00870BEA">
        <w:rPr>
          <w:sz w:val="21"/>
        </w:rPr>
        <w:t xml:space="preserve">; </w:t>
      </w:r>
      <w:r w:rsidRPr="00870BEA">
        <w:rPr>
          <w:sz w:val="21"/>
        </w:rPr>
        <w:t>刘宏</w:t>
      </w:r>
      <w:r w:rsidRPr="00870BEA">
        <w:rPr>
          <w:sz w:val="21"/>
        </w:rPr>
        <w:t xml:space="preserve">; </w:t>
      </w:r>
      <w:r w:rsidRPr="00870BEA">
        <w:rPr>
          <w:sz w:val="21"/>
        </w:rPr>
        <w:t>赵大威</w:t>
      </w:r>
      <w:r w:rsidRPr="00870BEA">
        <w:rPr>
          <w:sz w:val="21"/>
        </w:rPr>
        <w:t>; HIT/DLR Hand Ⅱ</w:t>
      </w:r>
      <w:r w:rsidRPr="00870BEA">
        <w:rPr>
          <w:sz w:val="21"/>
        </w:rPr>
        <w:t>类人形五指灵巧手机构的研究</w:t>
      </w:r>
      <w:r w:rsidRPr="00870BEA">
        <w:rPr>
          <w:sz w:val="21"/>
        </w:rPr>
        <w:t>[J]. Research on the mechanics of the HIT/DLR Ⅱ Hand anthropomorphic five-finger dexterous hand, 2009, 30(2): 171-177.</w:t>
      </w:r>
    </w:p>
    <w:p w14:paraId="3CCA62E3" w14:textId="77777777" w:rsidR="00870BEA" w:rsidRPr="00870BEA" w:rsidRDefault="00870BEA" w:rsidP="00870BEA">
      <w:pPr>
        <w:pStyle w:val="aff8"/>
        <w:ind w:firstLine="420"/>
        <w:rPr>
          <w:sz w:val="21"/>
        </w:rPr>
      </w:pPr>
      <w:r w:rsidRPr="00870BEA">
        <w:rPr>
          <w:sz w:val="21"/>
        </w:rPr>
        <w:t>[14]</w:t>
      </w:r>
      <w:r w:rsidRPr="00870BEA">
        <w:rPr>
          <w:sz w:val="21"/>
        </w:rPr>
        <w:tab/>
        <w:t xml:space="preserve">Lee D H, Park J H, Park S W, </w:t>
      </w:r>
      <w:r w:rsidRPr="00870BEA">
        <w:rPr>
          <w:sz w:val="21"/>
        </w:rPr>
        <w:t>等</w:t>
      </w:r>
      <w:r w:rsidRPr="00870BEA">
        <w:rPr>
          <w:sz w:val="21"/>
        </w:rPr>
        <w:t>. KITECH-Hand: A Highly Dexterous and Modularized Robotic Hand[J]. IEEE/ASME Transactions on Mechatronics, 2017, 22(2): 876-887.</w:t>
      </w:r>
    </w:p>
    <w:p w14:paraId="3B4076BB" w14:textId="77777777" w:rsidR="00870BEA" w:rsidRPr="00870BEA" w:rsidRDefault="00870BEA" w:rsidP="00870BEA">
      <w:pPr>
        <w:pStyle w:val="aff8"/>
        <w:ind w:firstLine="420"/>
        <w:rPr>
          <w:sz w:val="21"/>
        </w:rPr>
      </w:pPr>
      <w:r w:rsidRPr="00870BEA">
        <w:rPr>
          <w:sz w:val="21"/>
        </w:rPr>
        <w:t>[15]</w:t>
      </w:r>
      <w:r w:rsidRPr="00870BEA">
        <w:rPr>
          <w:sz w:val="21"/>
        </w:rPr>
        <w:tab/>
        <w:t>Johannes M S, Bigelow J D, Burck J M, et al. An Overview of the Developmental Process for the Modular Prosthetic Limb[J]. JOHNS HOPKINS APL TECHNICAL DIGEST, 2011, 30(3).</w:t>
      </w:r>
    </w:p>
    <w:p w14:paraId="3317BCBA" w14:textId="77777777" w:rsidR="00870BEA" w:rsidRPr="00870BEA" w:rsidRDefault="00870BEA" w:rsidP="00870BEA">
      <w:pPr>
        <w:pStyle w:val="aff8"/>
        <w:ind w:firstLine="420"/>
        <w:rPr>
          <w:sz w:val="21"/>
        </w:rPr>
      </w:pPr>
      <w:r w:rsidRPr="00870BEA">
        <w:rPr>
          <w:sz w:val="21"/>
        </w:rPr>
        <w:t>[16]</w:t>
      </w:r>
      <w:r w:rsidRPr="00870BEA">
        <w:rPr>
          <w:sz w:val="21"/>
        </w:rPr>
        <w:tab/>
        <w:t>Zhou J, Chen X, Chang U, et al. A Soft-Robotic Approach to Anthropomorphic Robotic Hand Dexterity[J]. IEEE Access, 2019, 7: 101483-101495.</w:t>
      </w:r>
    </w:p>
    <w:p w14:paraId="30AFE86A" w14:textId="77777777" w:rsidR="00870BEA" w:rsidRPr="00870BEA" w:rsidRDefault="00870BEA" w:rsidP="00870BEA">
      <w:pPr>
        <w:pStyle w:val="aff8"/>
        <w:ind w:firstLine="420"/>
        <w:rPr>
          <w:sz w:val="21"/>
        </w:rPr>
      </w:pPr>
      <w:r w:rsidRPr="00870BEA">
        <w:rPr>
          <w:sz w:val="21"/>
        </w:rPr>
        <w:t>[17]</w:t>
      </w:r>
      <w:r w:rsidRPr="00870BEA">
        <w:rPr>
          <w:sz w:val="21"/>
        </w:rPr>
        <w:tab/>
        <w:t>Park H, Kim D. An open-source anthropomorphic robot hand system: HRI hand[J]. HardwareX, 2020, 7: e00100.</w:t>
      </w:r>
    </w:p>
    <w:p w14:paraId="6773F0DD" w14:textId="77777777" w:rsidR="00870BEA" w:rsidRPr="00870BEA" w:rsidRDefault="00870BEA" w:rsidP="00870BEA">
      <w:pPr>
        <w:pStyle w:val="aff8"/>
        <w:ind w:firstLine="420"/>
        <w:rPr>
          <w:sz w:val="21"/>
        </w:rPr>
      </w:pPr>
      <w:r w:rsidRPr="00870BEA">
        <w:rPr>
          <w:sz w:val="21"/>
        </w:rPr>
        <w:t>[18]</w:t>
      </w:r>
      <w:r w:rsidRPr="00870BEA">
        <w:rPr>
          <w:sz w:val="21"/>
        </w:rPr>
        <w:tab/>
        <w:t>Deshpande A D, Xu Z, Weghe M J V, et al. Mechanisms of the Anatomically Correct Testbed Hand[J]. IEEE/ASME Transactions on Mechatronics, 2013, 18(1): 238-250.</w:t>
      </w:r>
    </w:p>
    <w:p w14:paraId="65EC3DA0" w14:textId="77777777" w:rsidR="00870BEA" w:rsidRPr="00870BEA" w:rsidRDefault="00870BEA" w:rsidP="00870BEA">
      <w:pPr>
        <w:pStyle w:val="aff8"/>
        <w:ind w:firstLine="420"/>
        <w:rPr>
          <w:sz w:val="21"/>
        </w:rPr>
      </w:pPr>
      <w:r w:rsidRPr="00870BEA">
        <w:rPr>
          <w:sz w:val="21"/>
        </w:rPr>
        <w:t>[19]</w:t>
      </w:r>
      <w:r w:rsidRPr="00870BEA">
        <w:rPr>
          <w:sz w:val="21"/>
        </w:rPr>
        <w:tab/>
        <w:t>Kim Y J, Yoon J, Sim Y W. Fluid Lubricated Dexterous Finger Mechanism for Human-Like Impact Absorbing Capability[J]. IEEE Robotics and Automation Letters, 2019, 4(4): 3971-3978.</w:t>
      </w:r>
    </w:p>
    <w:p w14:paraId="3305202E" w14:textId="77777777" w:rsidR="00870BEA" w:rsidRPr="00870BEA" w:rsidRDefault="00870BEA" w:rsidP="00870BEA">
      <w:pPr>
        <w:pStyle w:val="aff8"/>
        <w:ind w:firstLine="420"/>
        <w:rPr>
          <w:sz w:val="21"/>
        </w:rPr>
      </w:pPr>
      <w:r w:rsidRPr="00870BEA">
        <w:rPr>
          <w:sz w:val="21"/>
        </w:rPr>
        <w:t>[20]</w:t>
      </w:r>
      <w:r w:rsidRPr="00870BEA">
        <w:rPr>
          <w:sz w:val="21"/>
        </w:rPr>
        <w:tab/>
        <w:t>Kim U, Jung D, Jeong H, et al. Integrated linkage-driven dexterous anthropomorphic robotic hand[J]. Nature Communications, 2021, 12(1): 7177.</w:t>
      </w:r>
    </w:p>
    <w:p w14:paraId="66B0649E" w14:textId="77777777" w:rsidR="00870BEA" w:rsidRPr="00870BEA" w:rsidRDefault="00870BEA" w:rsidP="00870BEA">
      <w:pPr>
        <w:pStyle w:val="aff8"/>
        <w:ind w:firstLine="420"/>
        <w:rPr>
          <w:sz w:val="21"/>
        </w:rPr>
      </w:pPr>
      <w:r w:rsidRPr="00870BEA">
        <w:rPr>
          <w:sz w:val="21"/>
        </w:rPr>
        <w:t>[21]</w:t>
      </w:r>
      <w:r w:rsidRPr="00870BEA">
        <w:rPr>
          <w:sz w:val="21"/>
        </w:rPr>
        <w:tab/>
        <w:t>Kim U, Jung D, Jeong H, et al. Integrated linkage-driven dexterous anthropomorphic robotic hand[J]. Nature Communications, 2021, 12(1): 7177.</w:t>
      </w:r>
    </w:p>
    <w:p w14:paraId="1810EE6C" w14:textId="77777777" w:rsidR="00870BEA" w:rsidRPr="00870BEA" w:rsidRDefault="00870BEA" w:rsidP="00870BEA">
      <w:pPr>
        <w:pStyle w:val="aff8"/>
        <w:ind w:firstLine="420"/>
        <w:rPr>
          <w:sz w:val="21"/>
        </w:rPr>
      </w:pPr>
      <w:r w:rsidRPr="00870BEA">
        <w:rPr>
          <w:sz w:val="21"/>
        </w:rPr>
        <w:t>[22]</w:t>
      </w:r>
      <w:r w:rsidRPr="00870BEA">
        <w:rPr>
          <w:sz w:val="21"/>
        </w:rPr>
        <w:tab/>
        <w:t>Jang G, Lee C, Lee H, et al. Robotic index finger prosthesis using stackable double 4-BAR mechanisms[J]. Mechatronics, 2013, 23(3): 318-325.</w:t>
      </w:r>
    </w:p>
    <w:p w14:paraId="5C9763B9" w14:textId="77777777" w:rsidR="00870BEA" w:rsidRPr="00870BEA" w:rsidRDefault="00870BEA" w:rsidP="00870BEA">
      <w:pPr>
        <w:pStyle w:val="aff8"/>
        <w:ind w:firstLine="420"/>
        <w:rPr>
          <w:sz w:val="21"/>
        </w:rPr>
      </w:pPr>
      <w:r w:rsidRPr="00870BEA">
        <w:rPr>
          <w:sz w:val="21"/>
        </w:rPr>
        <w:t>[23]</w:t>
      </w:r>
      <w:r w:rsidRPr="00870BEA">
        <w:rPr>
          <w:sz w:val="21"/>
        </w:rPr>
        <w:tab/>
        <w:t>Li X, Huang Q, Chen X, et al. A novel under-actuated bionic hand and its grasping stability analysis[J]. Advances in Mechanical Engineering, 2017, 9(2): 1687814016688859.</w:t>
      </w:r>
    </w:p>
    <w:p w14:paraId="36D99CC7" w14:textId="77777777" w:rsidR="00870BEA" w:rsidRPr="00870BEA" w:rsidRDefault="00870BEA" w:rsidP="00870BEA">
      <w:pPr>
        <w:pStyle w:val="aff8"/>
        <w:ind w:firstLine="420"/>
        <w:rPr>
          <w:sz w:val="21"/>
        </w:rPr>
      </w:pPr>
      <w:r w:rsidRPr="00870BEA">
        <w:rPr>
          <w:sz w:val="21"/>
        </w:rPr>
        <w:t>[24]</w:t>
      </w:r>
      <w:r w:rsidRPr="00870BEA">
        <w:rPr>
          <w:sz w:val="21"/>
        </w:rPr>
        <w:tab/>
        <w:t>Zainul Azlan N, Yamaura H. Anthropomorphic finger with optimized geometric parameters for pinching and grasping tasks[J]. Mechanism and Machine Theory, 2012, 49: 52-66.</w:t>
      </w:r>
    </w:p>
    <w:p w14:paraId="55605FB3" w14:textId="77777777" w:rsidR="00870BEA" w:rsidRPr="00870BEA" w:rsidRDefault="00870BEA" w:rsidP="00870BEA">
      <w:pPr>
        <w:pStyle w:val="aff8"/>
        <w:ind w:firstLine="420"/>
        <w:rPr>
          <w:sz w:val="21"/>
        </w:rPr>
      </w:pPr>
      <w:r w:rsidRPr="00870BEA">
        <w:rPr>
          <w:sz w:val="21"/>
        </w:rPr>
        <w:t>[25]</w:t>
      </w:r>
      <w:r w:rsidRPr="00870BEA">
        <w:rPr>
          <w:sz w:val="21"/>
        </w:rPr>
        <w:tab/>
        <w:t xml:space="preserve">Gong D, Hao L, Yu J, </w:t>
      </w:r>
      <w:r w:rsidRPr="00870BEA">
        <w:rPr>
          <w:sz w:val="21"/>
        </w:rPr>
        <w:t>等</w:t>
      </w:r>
      <w:r w:rsidRPr="00870BEA">
        <w:rPr>
          <w:sz w:val="21"/>
        </w:rPr>
        <w:t xml:space="preserve">. Bionic Design of a Dexterous Anthropomorphic Hand Actuated </w:t>
      </w:r>
      <w:r w:rsidRPr="00870BEA">
        <w:rPr>
          <w:sz w:val="21"/>
        </w:rPr>
        <w:lastRenderedPageBreak/>
        <w:t>by Antagonistic PAMs[C]//2020 IEEE International Conference on Real-time Computing and Robotics (RCAR). 2020: 493-498.</w:t>
      </w:r>
    </w:p>
    <w:p w14:paraId="6D4434F6" w14:textId="77777777" w:rsidR="00870BEA" w:rsidRPr="00870BEA" w:rsidRDefault="00870BEA" w:rsidP="00870BEA">
      <w:pPr>
        <w:pStyle w:val="aff8"/>
        <w:ind w:firstLine="420"/>
        <w:rPr>
          <w:sz w:val="21"/>
        </w:rPr>
      </w:pPr>
      <w:r w:rsidRPr="00870BEA">
        <w:rPr>
          <w:sz w:val="21"/>
        </w:rPr>
        <w:t>[26]</w:t>
      </w:r>
      <w:r w:rsidRPr="00870BEA">
        <w:rPr>
          <w:sz w:val="21"/>
        </w:rPr>
        <w:tab/>
        <w:t>Kashef S R, Amini S, Akbarzadeh A. Robotic hand: A review on linkage-driven finger mechanisms of prosthetic hands and evaluation of the performance criteria[J]. Mechanism and Machine Theory, 2020, 145: 103677.</w:t>
      </w:r>
    </w:p>
    <w:p w14:paraId="6CB0A086" w14:textId="77777777" w:rsidR="00870BEA" w:rsidRPr="00870BEA" w:rsidRDefault="00870BEA" w:rsidP="00870BEA">
      <w:pPr>
        <w:pStyle w:val="aff8"/>
        <w:ind w:firstLine="420"/>
        <w:rPr>
          <w:sz w:val="21"/>
        </w:rPr>
      </w:pPr>
      <w:r w:rsidRPr="00870BEA">
        <w:rPr>
          <w:sz w:val="21"/>
        </w:rPr>
        <w:t>[27]</w:t>
      </w:r>
      <w:r w:rsidRPr="00870BEA">
        <w:rPr>
          <w:sz w:val="21"/>
        </w:rPr>
        <w:tab/>
        <w:t>Wang Y, Hao T, Liu Y, et al. Anthropomorphic Soft Hand: Dexterity, Sensing, and Machine Learning[J]. Actuators, 2024, 13(3): 84.</w:t>
      </w:r>
    </w:p>
    <w:p w14:paraId="4F0B28E5" w14:textId="77777777" w:rsidR="00870BEA" w:rsidRPr="00870BEA" w:rsidRDefault="00870BEA" w:rsidP="00870BEA">
      <w:pPr>
        <w:pStyle w:val="aff8"/>
        <w:ind w:firstLine="420"/>
        <w:rPr>
          <w:sz w:val="21"/>
        </w:rPr>
      </w:pPr>
      <w:r w:rsidRPr="00870BEA">
        <w:rPr>
          <w:sz w:val="21"/>
        </w:rPr>
        <w:t>[28]</w:t>
      </w:r>
      <w:r w:rsidRPr="00870BEA">
        <w:rPr>
          <w:sz w:val="21"/>
        </w:rPr>
        <w:tab/>
        <w:t>Yang C, Virk G S, Yang H. Wearable Sensors and Robots: Proceedings of International Conference on Wearable Sensors and Robots 2015: Vol. 399[M]. Singapore: Springer Singapore, 2017.</w:t>
      </w:r>
    </w:p>
    <w:p w14:paraId="7A2CA88A" w14:textId="77777777" w:rsidR="00870BEA" w:rsidRPr="00870BEA" w:rsidRDefault="00870BEA" w:rsidP="00870BEA">
      <w:pPr>
        <w:pStyle w:val="aff8"/>
        <w:ind w:firstLine="420"/>
        <w:rPr>
          <w:sz w:val="21"/>
        </w:rPr>
      </w:pPr>
      <w:r w:rsidRPr="00870BEA">
        <w:rPr>
          <w:sz w:val="21"/>
        </w:rPr>
        <w:t>[29]</w:t>
      </w:r>
      <w:r w:rsidRPr="00870BEA">
        <w:rPr>
          <w:sz w:val="21"/>
        </w:rPr>
        <w:tab/>
      </w:r>
      <w:r w:rsidRPr="00870BEA">
        <w:rPr>
          <w:sz w:val="21"/>
        </w:rPr>
        <w:t>王宏民</w:t>
      </w:r>
      <w:r w:rsidRPr="00870BEA">
        <w:rPr>
          <w:sz w:val="21"/>
        </w:rPr>
        <w:t xml:space="preserve">; </w:t>
      </w:r>
      <w:r w:rsidRPr="00870BEA">
        <w:rPr>
          <w:sz w:val="21"/>
        </w:rPr>
        <w:t>梁靖斌</w:t>
      </w:r>
      <w:r w:rsidRPr="00870BEA">
        <w:rPr>
          <w:sz w:val="21"/>
        </w:rPr>
        <w:t xml:space="preserve">; </w:t>
      </w:r>
      <w:r w:rsidRPr="00870BEA">
        <w:rPr>
          <w:sz w:val="21"/>
        </w:rPr>
        <w:t>李江源</w:t>
      </w:r>
      <w:r w:rsidRPr="00870BEA">
        <w:rPr>
          <w:sz w:val="21"/>
        </w:rPr>
        <w:t xml:space="preserve">; </w:t>
      </w:r>
      <w:r w:rsidRPr="00870BEA">
        <w:rPr>
          <w:sz w:val="21"/>
        </w:rPr>
        <w:t>潘增喜</w:t>
      </w:r>
      <w:r w:rsidRPr="00870BEA">
        <w:rPr>
          <w:sz w:val="21"/>
        </w:rPr>
        <w:t xml:space="preserve">; </w:t>
      </w:r>
      <w:r w:rsidRPr="00870BEA">
        <w:rPr>
          <w:sz w:val="21"/>
        </w:rPr>
        <w:t>邓辅秦</w:t>
      </w:r>
      <w:r w:rsidRPr="00870BEA">
        <w:rPr>
          <w:sz w:val="21"/>
        </w:rPr>
        <w:t xml:space="preserve">; WANG Hongmin; LIANG Jingbin; LI Jiangyuan; PAN Zengxi; DENG Fuqin. </w:t>
      </w:r>
      <w:r w:rsidRPr="00870BEA">
        <w:rPr>
          <w:sz w:val="21"/>
        </w:rPr>
        <w:t>机械手触觉技术研究发展综述</w:t>
      </w:r>
      <w:r w:rsidRPr="00870BEA">
        <w:rPr>
          <w:sz w:val="21"/>
        </w:rPr>
        <w:t>[J]. Overview of the Development of Manipulator Tactile Technology, 2021, 27(12): 1-9.</w:t>
      </w:r>
    </w:p>
    <w:p w14:paraId="1E4A9DB0" w14:textId="77777777" w:rsidR="00870BEA" w:rsidRPr="00870BEA" w:rsidRDefault="00870BEA" w:rsidP="00870BEA">
      <w:pPr>
        <w:pStyle w:val="aff8"/>
        <w:ind w:firstLine="420"/>
        <w:rPr>
          <w:sz w:val="21"/>
        </w:rPr>
      </w:pPr>
      <w:r w:rsidRPr="00870BEA">
        <w:rPr>
          <w:sz w:val="21"/>
        </w:rPr>
        <w:t>[30]</w:t>
      </w:r>
      <w:r w:rsidRPr="00870BEA">
        <w:rPr>
          <w:sz w:val="21"/>
        </w:rPr>
        <w:tab/>
        <w:t>Khan S, Dang W, Lorenzelli L, et al. Flexible Pressure Sensors Based on Screen-Printed P(VDF-TrFE) and P(VDF-TrFE)/MWCNTs[J]. IEEE Transactions on Semiconductor Manufacturing, 2015, 28(4): 486-493.</w:t>
      </w:r>
    </w:p>
    <w:p w14:paraId="2F901D9D" w14:textId="77777777" w:rsidR="00870BEA" w:rsidRPr="00870BEA" w:rsidRDefault="00870BEA" w:rsidP="00870BEA">
      <w:pPr>
        <w:pStyle w:val="aff8"/>
        <w:ind w:firstLine="420"/>
        <w:rPr>
          <w:sz w:val="21"/>
        </w:rPr>
      </w:pPr>
      <w:r w:rsidRPr="00870BEA">
        <w:rPr>
          <w:sz w:val="21"/>
        </w:rPr>
        <w:t>[31]</w:t>
      </w:r>
      <w:r w:rsidRPr="00870BEA">
        <w:rPr>
          <w:sz w:val="21"/>
        </w:rPr>
        <w:tab/>
        <w:t>Zhang L, Pan J, Zhang Z, et al. Ultrasensitive skin-like wearable optical sensors based on glass micro/nanofibers[J]. Opto-Electronic Advances, 2020, 3(3): 19002201-19002207.</w:t>
      </w:r>
    </w:p>
    <w:p w14:paraId="46CCDE1C" w14:textId="77777777" w:rsidR="00870BEA" w:rsidRPr="00870BEA" w:rsidRDefault="00870BEA" w:rsidP="00870BEA">
      <w:pPr>
        <w:pStyle w:val="aff8"/>
        <w:ind w:firstLine="420"/>
        <w:rPr>
          <w:sz w:val="21"/>
        </w:rPr>
      </w:pPr>
      <w:r w:rsidRPr="00870BEA">
        <w:rPr>
          <w:sz w:val="21"/>
        </w:rPr>
        <w:t>[32]</w:t>
      </w:r>
      <w:r w:rsidRPr="00870BEA">
        <w:rPr>
          <w:sz w:val="21"/>
        </w:rPr>
        <w:tab/>
        <w:t>Li G, Liu S, Wang L, et al. Skin-inspired quadruple tactile sensors integrated on a robot hand enable object recognition[J]. Science Robotics, 2020, 5(49): eabc8134.</w:t>
      </w:r>
    </w:p>
    <w:p w14:paraId="3C71BC5A" w14:textId="77777777" w:rsidR="00870BEA" w:rsidRPr="00870BEA" w:rsidRDefault="00870BEA" w:rsidP="00870BEA">
      <w:pPr>
        <w:pStyle w:val="aff8"/>
        <w:ind w:firstLine="420"/>
        <w:rPr>
          <w:sz w:val="21"/>
        </w:rPr>
      </w:pPr>
      <w:r w:rsidRPr="00870BEA">
        <w:rPr>
          <w:sz w:val="21"/>
        </w:rPr>
        <w:t>[33]</w:t>
      </w:r>
      <w:r w:rsidRPr="00870BEA">
        <w:rPr>
          <w:sz w:val="21"/>
        </w:rPr>
        <w:tab/>
        <w:t>Yu C, Wang P. Dexterous Manipulation for Multi-Fingered Robotic Hands With Reinforcement Learning: A Review[J]. Frontiers in Neurorobotics, 2022, 16: 861825.</w:t>
      </w:r>
    </w:p>
    <w:p w14:paraId="72539CE9" w14:textId="77777777" w:rsidR="00870BEA" w:rsidRPr="00870BEA" w:rsidRDefault="00870BEA" w:rsidP="00870BEA">
      <w:pPr>
        <w:pStyle w:val="aff8"/>
        <w:ind w:firstLine="420"/>
        <w:rPr>
          <w:sz w:val="21"/>
        </w:rPr>
      </w:pPr>
      <w:r w:rsidRPr="00870BEA">
        <w:rPr>
          <w:sz w:val="21"/>
        </w:rPr>
        <w:t>[34]</w:t>
      </w:r>
      <w:r w:rsidRPr="00870BEA">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0CB79D25" w14:textId="77777777" w:rsidR="00870BEA" w:rsidRPr="00870BEA" w:rsidRDefault="00870BEA" w:rsidP="00870BEA">
      <w:pPr>
        <w:pStyle w:val="aff8"/>
        <w:ind w:firstLine="420"/>
        <w:rPr>
          <w:sz w:val="21"/>
        </w:rPr>
      </w:pPr>
      <w:r w:rsidRPr="00870BEA">
        <w:rPr>
          <w:sz w:val="21"/>
        </w:rPr>
        <w:t>[35]</w:t>
      </w:r>
      <w:r w:rsidRPr="00870BEA">
        <w:rPr>
          <w:sz w:val="21"/>
        </w:rPr>
        <w:tab/>
        <w:t>Shi X, Wang Y, Qin L. Surface Recognition With a Bioinspired Tactile Fingertip[J]. IEEE Sensors Journal, 2023, 23(16): 18842-18855.</w:t>
      </w:r>
    </w:p>
    <w:p w14:paraId="3BCA09FF" w14:textId="07C870EA" w:rsidR="00B65041" w:rsidRPr="00B75A51" w:rsidRDefault="0094656A" w:rsidP="00424A7A">
      <w:pPr>
        <w:spacing w:line="240" w:lineRule="auto"/>
        <w:ind w:left="420" w:hangingChars="200" w:hanging="42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80" w:name="_Toc198654913"/>
      <w:r w:rsidRPr="008A39A3">
        <w:lastRenderedPageBreak/>
        <w:t>致</w:t>
      </w:r>
      <w:r w:rsidR="00FF3949">
        <w:t xml:space="preserve">    </w:t>
      </w:r>
      <w:r w:rsidRPr="008A39A3">
        <w:t>谢</w:t>
      </w:r>
      <w:bookmarkEnd w:id="14"/>
      <w:bookmarkEnd w:id="80"/>
    </w:p>
    <w:p w14:paraId="7EF492FF" w14:textId="0E46FC27" w:rsidR="00DE1648" w:rsidRPr="00424A7A" w:rsidRDefault="008F05EB" w:rsidP="0077346A">
      <w:pPr>
        <w:spacing w:line="360" w:lineRule="auto"/>
        <w:ind w:firstLine="480"/>
        <w:rPr>
          <w:rFonts w:asciiTheme="minorEastAsia" w:hAnsiTheme="minorEastAsia" w:hint="eastAsia"/>
        </w:rPr>
      </w:pPr>
      <w:r w:rsidRPr="00424A7A">
        <w:rPr>
          <w:rFonts w:asciiTheme="minorEastAsia" w:hAnsiTheme="minorEastAsia" w:hint="eastAsia"/>
        </w:rPr>
        <w:t>不知不觉，论文已写到了致谢的部分，</w:t>
      </w:r>
      <w:r w:rsidR="00A5392C" w:rsidRPr="00424A7A">
        <w:rPr>
          <w:rFonts w:asciiTheme="minorEastAsia" w:hAnsiTheme="minorEastAsia" w:hint="eastAsia"/>
        </w:rPr>
        <w:t>四年的本科时光</w:t>
      </w:r>
      <w:r w:rsidR="0059500C" w:rsidRPr="00424A7A">
        <w:rPr>
          <w:rFonts w:asciiTheme="minorEastAsia" w:hAnsiTheme="minorEastAsia" w:hint="eastAsia"/>
        </w:rPr>
        <w:t>也像这篇文章一样马上就到了尽头</w:t>
      </w:r>
      <w:r w:rsidR="000379A6" w:rsidRPr="00424A7A">
        <w:rPr>
          <w:rFonts w:asciiTheme="minorEastAsia" w:hAnsiTheme="minorEastAsia" w:hint="eastAsia"/>
        </w:rPr>
        <w:t>。</w:t>
      </w:r>
      <w:r w:rsidR="008F0601" w:rsidRPr="00424A7A">
        <w:rPr>
          <w:rFonts w:asciiTheme="minorEastAsia" w:hAnsiTheme="minorEastAsia" w:hint="eastAsia"/>
        </w:rPr>
        <w:t>在这最后的时刻，回望过去的四年，</w:t>
      </w:r>
      <w:r w:rsidR="000379A6" w:rsidRPr="00424A7A">
        <w:rPr>
          <w:rFonts w:asciiTheme="minorEastAsia" w:hAnsiTheme="minorEastAsia" w:hint="eastAsia"/>
        </w:rPr>
        <w:t>心生感慨，一路走来有许多的良师益友陪伴</w:t>
      </w:r>
      <w:r w:rsidR="005943A4" w:rsidRPr="00424A7A">
        <w:rPr>
          <w:rFonts w:asciiTheme="minorEastAsia" w:hAnsiTheme="minorEastAsia" w:hint="eastAsia"/>
        </w:rPr>
        <w:t>，在此向他们表达真挚的谢意</w:t>
      </w:r>
      <w:r w:rsidR="00DE1648" w:rsidRPr="00424A7A">
        <w:rPr>
          <w:rFonts w:asciiTheme="minorEastAsia" w:hAnsiTheme="minorEastAsia" w:hint="eastAsia"/>
        </w:rPr>
        <w:t>！</w:t>
      </w:r>
    </w:p>
    <w:p w14:paraId="796B3F10" w14:textId="549641BA" w:rsidR="005943A4" w:rsidRPr="00424A7A" w:rsidRDefault="00DE1648" w:rsidP="0059500C">
      <w:pPr>
        <w:spacing w:line="360" w:lineRule="auto"/>
        <w:ind w:firstLine="480"/>
        <w:rPr>
          <w:rFonts w:asciiTheme="minorEastAsia" w:hAnsiTheme="minorEastAsia" w:hint="eastAsia"/>
        </w:rPr>
      </w:pPr>
      <w:r w:rsidRPr="00424A7A">
        <w:rPr>
          <w:rFonts w:asciiTheme="minorEastAsia" w:hAnsiTheme="minorEastAsia" w:hint="eastAsia"/>
        </w:rPr>
        <w:t>首先，我</w:t>
      </w:r>
      <w:r w:rsidR="003F78CC" w:rsidRPr="00424A7A">
        <w:rPr>
          <w:rFonts w:asciiTheme="minorEastAsia" w:hAnsiTheme="minorEastAsia" w:hint="eastAsia"/>
        </w:rPr>
        <w:t>要感谢我的导师，秦老师为人温和谦逊</w:t>
      </w:r>
      <w:r w:rsidR="00240DB7" w:rsidRPr="00424A7A">
        <w:rPr>
          <w:rFonts w:asciiTheme="minorEastAsia" w:hAnsiTheme="minorEastAsia" w:hint="eastAsia"/>
        </w:rPr>
        <w:t>，待人接物始终谦和有礼</w:t>
      </w:r>
      <w:r w:rsidR="00510090" w:rsidRPr="00424A7A">
        <w:rPr>
          <w:rFonts w:asciiTheme="minorEastAsia" w:hAnsiTheme="minorEastAsia" w:hint="eastAsia"/>
        </w:rPr>
        <w:t>；</w:t>
      </w:r>
      <w:r w:rsidR="00CB0462" w:rsidRPr="00424A7A">
        <w:rPr>
          <w:rFonts w:asciiTheme="minorEastAsia" w:hAnsiTheme="minorEastAsia" w:hint="eastAsia"/>
        </w:rPr>
        <w:t>但</w:t>
      </w:r>
      <w:r w:rsidR="00510090" w:rsidRPr="00424A7A">
        <w:rPr>
          <w:rFonts w:asciiTheme="minorEastAsia" w:hAnsiTheme="minorEastAsia" w:hint="eastAsia"/>
        </w:rPr>
        <w:t>在科研工作中却一丝不苟，严谨认真，对学术有着高标准，深追求</w:t>
      </w:r>
      <w:r w:rsidR="003D2114" w:rsidRPr="00424A7A">
        <w:rPr>
          <w:rFonts w:asciiTheme="minorEastAsia" w:hAnsiTheme="minorEastAsia" w:hint="eastAsia"/>
        </w:rPr>
        <w:t>。在我完成毕业设计的过程中，秦老师尽心尽责，</w:t>
      </w:r>
      <w:r w:rsidR="00A131F7" w:rsidRPr="00424A7A">
        <w:rPr>
          <w:rFonts w:asciiTheme="minorEastAsia" w:hAnsiTheme="minorEastAsia" w:hint="eastAsia"/>
        </w:rPr>
        <w:t>帮我批改报告和论文，每周都按时开一次会议，</w:t>
      </w:r>
      <w:r w:rsidR="00867F1E" w:rsidRPr="00424A7A">
        <w:rPr>
          <w:rFonts w:asciiTheme="minorEastAsia" w:hAnsiTheme="minorEastAsia" w:hint="eastAsia"/>
        </w:rPr>
        <w:t>督促我们的</w:t>
      </w:r>
      <w:r w:rsidR="005919A7" w:rsidRPr="00424A7A">
        <w:rPr>
          <w:rFonts w:asciiTheme="minorEastAsia" w:hAnsiTheme="minorEastAsia" w:hint="eastAsia"/>
        </w:rPr>
        <w:t>进度，并且还交给我们科研绘图，论文撰写</w:t>
      </w:r>
      <w:r w:rsidR="00847D27" w:rsidRPr="00424A7A">
        <w:rPr>
          <w:rFonts w:asciiTheme="minorEastAsia" w:hAnsiTheme="minorEastAsia" w:hint="eastAsia"/>
        </w:rPr>
        <w:t>等技能。在科研外，秦老师还会带我们出去聚餐游玩，劳逸结合</w:t>
      </w:r>
      <w:r w:rsidR="00F66F3D" w:rsidRPr="00424A7A">
        <w:rPr>
          <w:rFonts w:asciiTheme="minorEastAsia" w:hAnsiTheme="minorEastAsia" w:hint="eastAsia"/>
        </w:rPr>
        <w:t>。</w:t>
      </w:r>
      <w:r w:rsidR="00F2138E" w:rsidRPr="00424A7A">
        <w:rPr>
          <w:rFonts w:asciiTheme="minorEastAsia" w:hAnsiTheme="minorEastAsia" w:hint="eastAsia"/>
        </w:rPr>
        <w:t>在此我再次对秦老师的指导和关心表示感谢。</w:t>
      </w:r>
    </w:p>
    <w:p w14:paraId="0A25C6BB" w14:textId="085227FF" w:rsidR="00750A12" w:rsidRPr="00424A7A" w:rsidRDefault="00F2138E" w:rsidP="00CA3A79">
      <w:pPr>
        <w:spacing w:line="360" w:lineRule="auto"/>
        <w:ind w:firstLine="480"/>
        <w:rPr>
          <w:rFonts w:asciiTheme="minorEastAsia" w:hAnsiTheme="minorEastAsia" w:hint="eastAsia"/>
        </w:rPr>
      </w:pPr>
      <w:r w:rsidRPr="00424A7A">
        <w:rPr>
          <w:rFonts w:asciiTheme="minorEastAsia" w:hAnsiTheme="minorEastAsia" w:hint="eastAsia"/>
        </w:rPr>
        <w:t>其次</w:t>
      </w:r>
      <w:r w:rsidR="00343F12" w:rsidRPr="00424A7A">
        <w:rPr>
          <w:rFonts w:asciiTheme="minorEastAsia" w:hAnsiTheme="minorEastAsia" w:hint="eastAsia"/>
        </w:rPr>
        <w:t>，我要感谢实验室的史晓伟和杨文辉两位师兄，</w:t>
      </w:r>
      <w:r w:rsidR="004F08C4" w:rsidRPr="00424A7A">
        <w:rPr>
          <w:rFonts w:asciiTheme="minorEastAsia" w:hAnsiTheme="minorEastAsia" w:hint="eastAsia"/>
        </w:rPr>
        <w:t>两位师兄在我毕业设计过程中在仪器使用，</w:t>
      </w:r>
      <w:r w:rsidR="00FF2B21" w:rsidRPr="00424A7A">
        <w:rPr>
          <w:rFonts w:asciiTheme="minorEastAsia" w:hAnsiTheme="minorEastAsia" w:hint="eastAsia"/>
        </w:rPr>
        <w:t>数据处理等方面进行的</w:t>
      </w:r>
      <w:r w:rsidR="00D76869" w:rsidRPr="00424A7A">
        <w:rPr>
          <w:rFonts w:asciiTheme="minorEastAsia" w:hAnsiTheme="minorEastAsia" w:hint="eastAsia"/>
        </w:rPr>
        <w:t>悉心指导</w:t>
      </w:r>
      <w:r w:rsidR="00BE6C8D" w:rsidRPr="00424A7A">
        <w:rPr>
          <w:rFonts w:asciiTheme="minorEastAsia" w:hAnsiTheme="minorEastAsia" w:hint="eastAsia"/>
        </w:rPr>
        <w:t>。</w:t>
      </w:r>
      <w:r w:rsidR="00D76869" w:rsidRPr="00424A7A">
        <w:rPr>
          <w:rFonts w:asciiTheme="minorEastAsia" w:hAnsiTheme="minorEastAsia" w:hint="eastAsia"/>
        </w:rPr>
        <w:t>两位师兄平时也非常和蔼</w:t>
      </w:r>
      <w:r w:rsidR="00BE6C8D" w:rsidRPr="00424A7A">
        <w:rPr>
          <w:rFonts w:asciiTheme="minorEastAsia" w:hAnsiTheme="minorEastAsia" w:hint="eastAsia"/>
        </w:rPr>
        <w:t>，我们也经常出去聚餐</w:t>
      </w:r>
      <w:r w:rsidR="00D76869" w:rsidRPr="00424A7A">
        <w:rPr>
          <w:rFonts w:asciiTheme="minorEastAsia" w:hAnsiTheme="minorEastAsia" w:hint="eastAsia"/>
        </w:rPr>
        <w:t>，</w:t>
      </w:r>
      <w:r w:rsidR="003F538B" w:rsidRPr="00424A7A">
        <w:rPr>
          <w:rFonts w:asciiTheme="minorEastAsia" w:hAnsiTheme="minorEastAsia" w:hint="eastAsia"/>
        </w:rPr>
        <w:t>在一起交流非常开心</w:t>
      </w:r>
      <w:r w:rsidR="00BE6C8D" w:rsidRPr="00424A7A">
        <w:rPr>
          <w:rFonts w:asciiTheme="minorEastAsia" w:hAnsiTheme="minorEastAsia" w:hint="eastAsia"/>
        </w:rPr>
        <w:t>，在这里祝将要毕业的史晓伟师兄前程似锦，祝</w:t>
      </w:r>
      <w:r w:rsidR="001E0BAA" w:rsidRPr="00424A7A">
        <w:rPr>
          <w:rFonts w:asciiTheme="minorEastAsia" w:hAnsiTheme="minorEastAsia" w:hint="eastAsia"/>
        </w:rPr>
        <w:t>杨文辉师兄</w:t>
      </w:r>
      <w:r w:rsidR="00684636" w:rsidRPr="00424A7A">
        <w:rPr>
          <w:rFonts w:asciiTheme="minorEastAsia" w:hAnsiTheme="minorEastAsia" w:hint="eastAsia"/>
        </w:rPr>
        <w:t>科研顺利，论文发发发</w:t>
      </w:r>
      <w:r w:rsidR="003F538B" w:rsidRPr="00424A7A">
        <w:rPr>
          <w:rFonts w:asciiTheme="minorEastAsia" w:hAnsiTheme="minorEastAsia" w:hint="eastAsia"/>
        </w:rPr>
        <w:t>。</w:t>
      </w:r>
    </w:p>
    <w:p w14:paraId="4A12070F" w14:textId="454F315E" w:rsidR="00684636" w:rsidRPr="00424A7A" w:rsidRDefault="00F00362" w:rsidP="00750A12">
      <w:pPr>
        <w:spacing w:line="360" w:lineRule="auto"/>
        <w:ind w:firstLine="480"/>
        <w:rPr>
          <w:rFonts w:asciiTheme="minorEastAsia" w:hAnsiTheme="minorEastAsia" w:hint="eastAsia"/>
        </w:rPr>
      </w:pPr>
      <w:r w:rsidRPr="00424A7A">
        <w:rPr>
          <w:rFonts w:asciiTheme="minorEastAsia" w:hAnsiTheme="minorEastAsia" w:hint="eastAsia"/>
        </w:rPr>
        <w:t>在这我还要感谢陪我一起的大学室友和同学，他们是整个大学生涯里陪我时间最长的人，</w:t>
      </w:r>
      <w:r w:rsidR="00803BAF" w:rsidRPr="00424A7A">
        <w:rPr>
          <w:rFonts w:asciiTheme="minorEastAsia" w:hAnsiTheme="minorEastAsia" w:hint="eastAsia"/>
        </w:rPr>
        <w:t>在我压力大的时候一起出去放松，在我遇到困难</w:t>
      </w:r>
      <w:r w:rsidR="0060700E" w:rsidRPr="00424A7A">
        <w:rPr>
          <w:rFonts w:asciiTheme="minorEastAsia" w:hAnsiTheme="minorEastAsia" w:hint="eastAsia"/>
        </w:rPr>
        <w:t>跟我一起出谋划策</w:t>
      </w:r>
      <w:r w:rsidR="00F27A51" w:rsidRPr="00424A7A">
        <w:rPr>
          <w:rFonts w:asciiTheme="minorEastAsia" w:hAnsiTheme="minorEastAsia" w:hint="eastAsia"/>
        </w:rPr>
        <w:t>，有他们的陪伴，我干什么都不会觉得孤单</w:t>
      </w:r>
      <w:r w:rsidR="00A208FB" w:rsidRPr="00424A7A">
        <w:rPr>
          <w:rFonts w:asciiTheme="minorEastAsia" w:hAnsiTheme="minorEastAsia" w:hint="eastAsia"/>
        </w:rPr>
        <w:t>。</w:t>
      </w:r>
    </w:p>
    <w:p w14:paraId="5A8FDDCF" w14:textId="368A2226" w:rsidR="00A208FB" w:rsidRPr="00424A7A" w:rsidRDefault="00A208FB" w:rsidP="0059500C">
      <w:pPr>
        <w:spacing w:line="360" w:lineRule="auto"/>
        <w:ind w:firstLine="480"/>
        <w:rPr>
          <w:rFonts w:asciiTheme="minorEastAsia" w:hAnsiTheme="minorEastAsia" w:hint="eastAsia"/>
        </w:rPr>
      </w:pPr>
      <w:r w:rsidRPr="00424A7A">
        <w:rPr>
          <w:rFonts w:asciiTheme="minorEastAsia" w:hAnsiTheme="minorEastAsia" w:hint="eastAsia"/>
        </w:rPr>
        <w:t>我还要感谢</w:t>
      </w:r>
      <w:r w:rsidR="00EE59E8" w:rsidRPr="00424A7A">
        <w:rPr>
          <w:rFonts w:asciiTheme="minorEastAsia" w:hAnsiTheme="minorEastAsia" w:hint="eastAsia"/>
        </w:rPr>
        <w:t>我的父母</w:t>
      </w:r>
      <w:r w:rsidR="00F27A51" w:rsidRPr="00424A7A">
        <w:rPr>
          <w:rFonts w:asciiTheme="minorEastAsia" w:hAnsiTheme="minorEastAsia" w:hint="eastAsia"/>
        </w:rPr>
        <w:t>，感谢父母</w:t>
      </w:r>
      <w:r w:rsidR="00E34E4B" w:rsidRPr="00424A7A">
        <w:rPr>
          <w:rFonts w:asciiTheme="minorEastAsia" w:hAnsiTheme="minorEastAsia" w:hint="eastAsia"/>
        </w:rPr>
        <w:t>对于我学业的</w:t>
      </w:r>
      <w:r w:rsidR="001772A3" w:rsidRPr="00424A7A">
        <w:rPr>
          <w:rFonts w:asciiTheme="minorEastAsia" w:hAnsiTheme="minorEastAsia" w:hint="eastAsia"/>
        </w:rPr>
        <w:t>重视</w:t>
      </w:r>
      <w:r w:rsidR="00E34E4B" w:rsidRPr="00424A7A">
        <w:rPr>
          <w:rFonts w:asciiTheme="minorEastAsia" w:hAnsiTheme="minorEastAsia" w:hint="eastAsia"/>
        </w:rPr>
        <w:t>和关心，</w:t>
      </w:r>
      <w:r w:rsidR="00B376E9" w:rsidRPr="00424A7A">
        <w:rPr>
          <w:rFonts w:asciiTheme="minorEastAsia" w:hAnsiTheme="minorEastAsia" w:hint="eastAsia"/>
        </w:rPr>
        <w:t>感谢</w:t>
      </w:r>
      <w:r w:rsidR="001772A3" w:rsidRPr="00424A7A">
        <w:rPr>
          <w:rFonts w:asciiTheme="minorEastAsia" w:hAnsiTheme="minorEastAsia" w:hint="eastAsia"/>
        </w:rPr>
        <w:t>他们从小到大把最好的都</w:t>
      </w:r>
      <w:r w:rsidR="00B15B8D" w:rsidRPr="00424A7A">
        <w:rPr>
          <w:rFonts w:asciiTheme="minorEastAsia" w:hAnsiTheme="minorEastAsia" w:hint="eastAsia"/>
        </w:rPr>
        <w:t>留</w:t>
      </w:r>
      <w:r w:rsidR="001772A3" w:rsidRPr="00424A7A">
        <w:rPr>
          <w:rFonts w:asciiTheme="minorEastAsia" w:hAnsiTheme="minorEastAsia" w:hint="eastAsia"/>
        </w:rPr>
        <w:t>给我，</w:t>
      </w:r>
      <w:r w:rsidR="00B15B8D" w:rsidRPr="00424A7A">
        <w:rPr>
          <w:rFonts w:asciiTheme="minorEastAsia" w:hAnsiTheme="minorEastAsia" w:hint="eastAsia"/>
        </w:rPr>
        <w:t>没有他们的支持就不会有我的今天。</w:t>
      </w:r>
    </w:p>
    <w:p w14:paraId="5FAC9BF4" w14:textId="7C05C957" w:rsidR="00D04214" w:rsidRPr="00424A7A" w:rsidRDefault="00D04214" w:rsidP="0059500C">
      <w:pPr>
        <w:spacing w:line="360" w:lineRule="auto"/>
        <w:ind w:firstLine="480"/>
        <w:rPr>
          <w:rFonts w:asciiTheme="minorEastAsia" w:hAnsiTheme="minorEastAsia" w:hint="eastAsia"/>
        </w:rPr>
      </w:pPr>
      <w:r w:rsidRPr="00424A7A">
        <w:rPr>
          <w:rFonts w:asciiTheme="minorEastAsia" w:hAnsiTheme="minorEastAsia" w:hint="eastAsia"/>
        </w:rPr>
        <w:t>特别的，我还要感谢</w:t>
      </w:r>
      <w:r w:rsidR="00416A1E" w:rsidRPr="00424A7A">
        <w:rPr>
          <w:rFonts w:asciiTheme="minorEastAsia" w:hAnsiTheme="minorEastAsia" w:hint="eastAsia"/>
        </w:rPr>
        <w:t>100-3</w:t>
      </w:r>
      <w:r w:rsidRPr="00424A7A">
        <w:rPr>
          <w:rFonts w:asciiTheme="minorEastAsia" w:hAnsiTheme="minorEastAsia" w:hint="eastAsia"/>
        </w:rPr>
        <w:t>同学，</w:t>
      </w:r>
      <w:r w:rsidR="008348ED" w:rsidRPr="00424A7A">
        <w:rPr>
          <w:rFonts w:asciiTheme="minorEastAsia" w:hAnsiTheme="minorEastAsia" w:hint="eastAsia"/>
        </w:rPr>
        <w:t>你的存在贯穿了我的整个大学四年，虽然通常是聚少离多，</w:t>
      </w:r>
      <w:r w:rsidR="001F5D29" w:rsidRPr="00424A7A">
        <w:rPr>
          <w:rFonts w:asciiTheme="minorEastAsia" w:hAnsiTheme="minorEastAsia" w:hint="eastAsia"/>
        </w:rPr>
        <w:t>但是</w:t>
      </w:r>
      <w:r w:rsidR="00AD671C" w:rsidRPr="00424A7A">
        <w:rPr>
          <w:rFonts w:asciiTheme="minorEastAsia" w:hAnsiTheme="minorEastAsia" w:hint="eastAsia"/>
        </w:rPr>
        <w:t>社交软件的内存已经可以说明一切，</w:t>
      </w:r>
      <w:r w:rsidR="00DA5B0D" w:rsidRPr="00424A7A">
        <w:rPr>
          <w:rFonts w:asciiTheme="minorEastAsia" w:hAnsiTheme="minorEastAsia" w:hint="eastAsia"/>
        </w:rPr>
        <w:t>我们之间的</w:t>
      </w:r>
      <w:r w:rsidR="00AD671C" w:rsidRPr="00424A7A">
        <w:rPr>
          <w:rFonts w:asciiTheme="minorEastAsia" w:hAnsiTheme="minorEastAsia" w:hint="eastAsia"/>
        </w:rPr>
        <w:t>每次对话都能给我补充能量</w:t>
      </w:r>
      <w:r w:rsidR="00584604" w:rsidRPr="00424A7A">
        <w:rPr>
          <w:rFonts w:asciiTheme="minorEastAsia" w:hAnsiTheme="minorEastAsia" w:hint="eastAsia"/>
        </w:rPr>
        <w:t>，让我有更加充足的精力去面对生活</w:t>
      </w:r>
      <w:r w:rsidR="00DA5B0D" w:rsidRPr="00424A7A">
        <w:rPr>
          <w:rFonts w:asciiTheme="minorEastAsia" w:hAnsiTheme="minorEastAsia" w:hint="eastAsia"/>
        </w:rPr>
        <w:t>。虽然在这期间也会</w:t>
      </w:r>
      <w:r w:rsidR="00BF4CC9" w:rsidRPr="00424A7A">
        <w:rPr>
          <w:rFonts w:asciiTheme="minorEastAsia" w:hAnsiTheme="minorEastAsia" w:hint="eastAsia"/>
        </w:rPr>
        <w:t>有</w:t>
      </w:r>
      <w:r w:rsidR="00B917EA" w:rsidRPr="00424A7A">
        <w:rPr>
          <w:rFonts w:asciiTheme="minorEastAsia" w:hAnsiTheme="minorEastAsia" w:hint="eastAsia"/>
        </w:rPr>
        <w:t>一些</w:t>
      </w:r>
      <w:r w:rsidR="00DA5B0D" w:rsidRPr="00424A7A">
        <w:rPr>
          <w:rFonts w:asciiTheme="minorEastAsia" w:hAnsiTheme="minorEastAsia" w:hint="eastAsia"/>
        </w:rPr>
        <w:t>不愉快</w:t>
      </w:r>
      <w:r w:rsidR="00B917EA" w:rsidRPr="00424A7A">
        <w:rPr>
          <w:rFonts w:asciiTheme="minorEastAsia" w:hAnsiTheme="minorEastAsia" w:hint="eastAsia"/>
        </w:rPr>
        <w:t>的场景</w:t>
      </w:r>
      <w:r w:rsidR="00DA5B0D" w:rsidRPr="00424A7A">
        <w:rPr>
          <w:rFonts w:asciiTheme="minorEastAsia" w:hAnsiTheme="minorEastAsia" w:hint="eastAsia"/>
        </w:rPr>
        <w:t>，但是</w:t>
      </w:r>
      <w:r w:rsidR="00BF4CC9" w:rsidRPr="00424A7A">
        <w:rPr>
          <w:rFonts w:asciiTheme="minorEastAsia" w:hAnsiTheme="minorEastAsia" w:hint="eastAsia"/>
        </w:rPr>
        <w:t>思想的碰撞总会产生火花，不可避免</w:t>
      </w:r>
      <w:r w:rsidR="00DE349E" w:rsidRPr="00424A7A">
        <w:rPr>
          <w:rFonts w:asciiTheme="minorEastAsia" w:hAnsiTheme="minorEastAsia" w:hint="eastAsia"/>
        </w:rPr>
        <w:t>。</w:t>
      </w:r>
      <w:r w:rsidR="00BF4CC9" w:rsidRPr="00424A7A">
        <w:rPr>
          <w:rFonts w:asciiTheme="minorEastAsia" w:hAnsiTheme="minorEastAsia" w:hint="eastAsia"/>
        </w:rPr>
        <w:t>过去的种种</w:t>
      </w:r>
      <w:r w:rsidR="00DE349E" w:rsidRPr="00424A7A">
        <w:rPr>
          <w:rFonts w:asciiTheme="minorEastAsia" w:hAnsiTheme="minorEastAsia" w:hint="eastAsia"/>
        </w:rPr>
        <w:t>，我已无心辨别对错，但是我希望</w:t>
      </w:r>
      <w:r w:rsidR="009C1B85" w:rsidRPr="00424A7A">
        <w:rPr>
          <w:rFonts w:asciiTheme="minorEastAsia" w:hAnsiTheme="minorEastAsia" w:hint="eastAsia"/>
        </w:rPr>
        <w:t>能在日后更多的致谢中见到你的</w:t>
      </w:r>
      <w:r w:rsidR="003062AD" w:rsidRPr="00424A7A">
        <w:rPr>
          <w:rFonts w:asciiTheme="minorEastAsia" w:hAnsiTheme="minorEastAsia" w:hint="eastAsia"/>
        </w:rPr>
        <w:t>名字</w:t>
      </w:r>
      <w:r w:rsidR="009C1B85" w:rsidRPr="00424A7A">
        <w:rPr>
          <w:rFonts w:asciiTheme="minorEastAsia" w:hAnsiTheme="minorEastAsia" w:hint="eastAsia"/>
        </w:rPr>
        <w:t>。</w:t>
      </w:r>
    </w:p>
    <w:p w14:paraId="1362EAA1" w14:textId="6C670A2E" w:rsidR="003F538B" w:rsidRPr="00424A7A" w:rsidRDefault="009C1B85"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最后，我必须要感谢自己，</w:t>
      </w:r>
      <w:r w:rsidR="00C14B08" w:rsidRPr="00424A7A">
        <w:rPr>
          <w:rFonts w:asciiTheme="minorEastAsia" w:hAnsiTheme="minorEastAsia" w:cs="Times New Roman" w:hint="eastAsia"/>
        </w:rPr>
        <w:t>感谢自己大学四年来的努力</w:t>
      </w:r>
      <w:r w:rsidR="007F4F24" w:rsidRPr="00424A7A">
        <w:rPr>
          <w:rFonts w:asciiTheme="minorEastAsia" w:hAnsiTheme="minorEastAsia" w:cs="Times New Roman" w:hint="eastAsia"/>
        </w:rPr>
        <w:t>上进，坚持</w:t>
      </w:r>
      <w:r w:rsidR="00C14B08" w:rsidRPr="00424A7A">
        <w:rPr>
          <w:rFonts w:asciiTheme="minorEastAsia" w:hAnsiTheme="minorEastAsia" w:cs="Times New Roman" w:hint="eastAsia"/>
        </w:rPr>
        <w:t>学习</w:t>
      </w:r>
      <w:r w:rsidR="002D5178" w:rsidRPr="00424A7A">
        <w:rPr>
          <w:rFonts w:asciiTheme="minorEastAsia" w:hAnsiTheme="minorEastAsia" w:cs="Times New Roman" w:hint="eastAsia"/>
        </w:rPr>
        <w:t>，积极参加比赛，探索科研</w:t>
      </w:r>
      <w:r w:rsidR="00104238" w:rsidRPr="00424A7A">
        <w:rPr>
          <w:rFonts w:asciiTheme="minorEastAsia" w:hAnsiTheme="minorEastAsia" w:cs="Times New Roman" w:hint="eastAsia"/>
        </w:rPr>
        <w:t>。</w:t>
      </w:r>
      <w:r w:rsidR="00E506A8" w:rsidRPr="00424A7A">
        <w:rPr>
          <w:rFonts w:asciiTheme="minorEastAsia" w:hAnsiTheme="minorEastAsia" w:cs="Times New Roman" w:hint="eastAsia"/>
        </w:rPr>
        <w:t>当然，除了在知识方面的成长，</w:t>
      </w:r>
      <w:r w:rsidR="00B917EA" w:rsidRPr="00424A7A">
        <w:rPr>
          <w:rFonts w:asciiTheme="minorEastAsia" w:hAnsiTheme="minorEastAsia" w:cs="Times New Roman" w:hint="eastAsia"/>
        </w:rPr>
        <w:t>更为重要的是</w:t>
      </w:r>
      <w:r w:rsidR="00E506A8" w:rsidRPr="00424A7A">
        <w:rPr>
          <w:rFonts w:asciiTheme="minorEastAsia" w:hAnsiTheme="minorEastAsia" w:cs="Times New Roman" w:hint="eastAsia"/>
        </w:rPr>
        <w:t>在人格方面的成长</w:t>
      </w:r>
      <w:r w:rsidR="003B3F0E" w:rsidRPr="00424A7A">
        <w:rPr>
          <w:rFonts w:asciiTheme="minorEastAsia" w:hAnsiTheme="minorEastAsia" w:cs="Times New Roman" w:hint="eastAsia"/>
        </w:rPr>
        <w:t>。</w:t>
      </w:r>
      <w:r w:rsidR="008A3677" w:rsidRPr="00424A7A">
        <w:rPr>
          <w:rFonts w:asciiTheme="minorEastAsia" w:hAnsiTheme="minorEastAsia" w:cs="Times New Roman" w:hint="eastAsia"/>
        </w:rPr>
        <w:t>从前，</w:t>
      </w:r>
      <w:r w:rsidR="00E01CAB" w:rsidRPr="00424A7A">
        <w:rPr>
          <w:rFonts w:asciiTheme="minorEastAsia" w:hAnsiTheme="minorEastAsia" w:cs="Times New Roman" w:hint="eastAsia"/>
        </w:rPr>
        <w:t>在父母的庇护下久了，我总觉得不论任何事情都可以依赖别人</w:t>
      </w:r>
      <w:r w:rsidR="00736E72" w:rsidRPr="00424A7A">
        <w:rPr>
          <w:rFonts w:asciiTheme="minorEastAsia" w:hAnsiTheme="minorEastAsia" w:cs="Times New Roman" w:hint="eastAsia"/>
        </w:rPr>
        <w:t>，</w:t>
      </w:r>
      <w:r w:rsidR="00591008" w:rsidRPr="00424A7A">
        <w:rPr>
          <w:rFonts w:asciiTheme="minorEastAsia" w:hAnsiTheme="minorEastAsia" w:cs="Times New Roman" w:hint="eastAsia"/>
        </w:rPr>
        <w:t>但是</w:t>
      </w:r>
      <w:r w:rsidR="00652327" w:rsidRPr="00424A7A">
        <w:rPr>
          <w:rFonts w:asciiTheme="minorEastAsia" w:hAnsiTheme="minorEastAsia" w:cs="Times New Roman" w:hint="eastAsia"/>
        </w:rPr>
        <w:t>挫折</w:t>
      </w:r>
      <w:r w:rsidR="00E01CAB" w:rsidRPr="00424A7A">
        <w:rPr>
          <w:rFonts w:asciiTheme="minorEastAsia" w:hAnsiTheme="minorEastAsia" w:cs="Times New Roman" w:hint="eastAsia"/>
        </w:rPr>
        <w:t>并不会</w:t>
      </w:r>
      <w:r w:rsidR="00AA7C65" w:rsidRPr="00424A7A">
        <w:rPr>
          <w:rFonts w:asciiTheme="minorEastAsia" w:hAnsiTheme="minorEastAsia" w:cs="Times New Roman" w:hint="eastAsia"/>
        </w:rPr>
        <w:t>为此来迟，反而会变本加厉的席卷而来，这时我终于明白了</w:t>
      </w:r>
      <w:r w:rsidR="006743E9" w:rsidRPr="00424A7A">
        <w:rPr>
          <w:rFonts w:asciiTheme="minorEastAsia" w:hAnsiTheme="minorEastAsia" w:cs="Times New Roman" w:hint="eastAsia"/>
        </w:rPr>
        <w:t>父亲</w:t>
      </w:r>
      <w:r w:rsidR="00F54EEF" w:rsidRPr="00424A7A">
        <w:rPr>
          <w:rFonts w:asciiTheme="minorEastAsia" w:hAnsiTheme="minorEastAsia" w:cs="Times New Roman" w:hint="eastAsia"/>
        </w:rPr>
        <w:t>那句“</w:t>
      </w:r>
      <w:r w:rsidR="006743E9" w:rsidRPr="00424A7A">
        <w:rPr>
          <w:rFonts w:asciiTheme="minorEastAsia" w:hAnsiTheme="minorEastAsia" w:cs="Times New Roman" w:hint="eastAsia"/>
        </w:rPr>
        <w:t>人生最大的敌人是自己</w:t>
      </w:r>
      <w:r w:rsidR="00F54EEF" w:rsidRPr="00424A7A">
        <w:rPr>
          <w:rFonts w:asciiTheme="minorEastAsia" w:hAnsiTheme="minorEastAsia" w:cs="Times New Roman" w:hint="eastAsia"/>
        </w:rPr>
        <w:t>”的真正内涵，真正能够拯救我的</w:t>
      </w:r>
      <w:r w:rsidR="006743E9" w:rsidRPr="00424A7A">
        <w:rPr>
          <w:rFonts w:asciiTheme="minorEastAsia" w:hAnsiTheme="minorEastAsia" w:cs="Times New Roman" w:hint="eastAsia"/>
        </w:rPr>
        <w:t>，只有我自己</w:t>
      </w:r>
      <w:r w:rsidR="000A605C" w:rsidRPr="00424A7A">
        <w:rPr>
          <w:rFonts w:asciiTheme="minorEastAsia" w:hAnsiTheme="minorEastAsia" w:cs="Times New Roman" w:hint="eastAsia"/>
        </w:rPr>
        <w:t>。于是我不再对别人抱有不切实际的幻想</w:t>
      </w:r>
      <w:r w:rsidR="00DA3894" w:rsidRPr="00424A7A">
        <w:rPr>
          <w:rFonts w:asciiTheme="minorEastAsia" w:hAnsiTheme="minorEastAsia" w:cs="Times New Roman" w:hint="eastAsia"/>
        </w:rPr>
        <w:t>，专注</w:t>
      </w:r>
      <w:r w:rsidR="00DA3894" w:rsidRPr="00424A7A">
        <w:rPr>
          <w:rFonts w:asciiTheme="minorEastAsia" w:hAnsiTheme="minorEastAsia" w:cs="Times New Roman" w:hint="eastAsia"/>
        </w:rPr>
        <w:lastRenderedPageBreak/>
        <w:t>于自己的提升</w:t>
      </w:r>
      <w:r w:rsidR="00703BF9" w:rsidRPr="00424A7A">
        <w:rPr>
          <w:rFonts w:asciiTheme="minorEastAsia" w:hAnsiTheme="minorEastAsia" w:cs="Times New Roman" w:hint="eastAsia"/>
        </w:rPr>
        <w:t>和快乐，</w:t>
      </w:r>
      <w:r w:rsidR="005372A9" w:rsidRPr="00424A7A">
        <w:rPr>
          <w:rFonts w:asciiTheme="minorEastAsia" w:hAnsiTheme="minorEastAsia" w:cs="Times New Roman" w:hint="eastAsia"/>
        </w:rPr>
        <w:t>从</w:t>
      </w:r>
      <w:r w:rsidR="0089528D" w:rsidRPr="00424A7A">
        <w:rPr>
          <w:rFonts w:asciiTheme="minorEastAsia" w:hAnsiTheme="minorEastAsia" w:cs="Times New Roman" w:hint="eastAsia"/>
        </w:rPr>
        <w:t>陈化扬</w:t>
      </w:r>
      <w:r w:rsidR="005372A9" w:rsidRPr="00424A7A">
        <w:rPr>
          <w:rFonts w:asciiTheme="minorEastAsia" w:hAnsiTheme="minorEastAsia" w:cs="Times New Roman" w:hint="eastAsia"/>
        </w:rPr>
        <w:t>成长为了slady</w:t>
      </w:r>
      <w:r w:rsidR="00BC294B" w:rsidRPr="00424A7A">
        <w:rPr>
          <w:rFonts w:asciiTheme="minorEastAsia" w:hAnsiTheme="minorEastAsia" w:cs="Times New Roman" w:hint="eastAsia"/>
        </w:rPr>
        <w:t>，这是我大学四年最大的收获</w:t>
      </w:r>
      <w:r w:rsidR="00A7519A" w:rsidRPr="00424A7A">
        <w:rPr>
          <w:rFonts w:asciiTheme="minorEastAsia" w:hAnsiTheme="minorEastAsia" w:cs="Times New Roman" w:hint="eastAsia"/>
        </w:rPr>
        <w:t>。</w:t>
      </w:r>
    </w:p>
    <w:p w14:paraId="0A25F536" w14:textId="242B6659" w:rsidR="00A7519A" w:rsidRPr="00424A7A" w:rsidRDefault="00A7519A"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回头看</w:t>
      </w:r>
      <w:r w:rsidR="00EB083F" w:rsidRPr="00424A7A">
        <w:rPr>
          <w:rFonts w:asciiTheme="minorEastAsia" w:hAnsiTheme="minorEastAsia" w:cs="Times New Roman" w:hint="eastAsia"/>
        </w:rPr>
        <w:t>自己人生的22年，陪我过河的</w:t>
      </w:r>
      <w:r w:rsidR="00803EC7" w:rsidRPr="00424A7A">
        <w:rPr>
          <w:rFonts w:asciiTheme="minorEastAsia" w:hAnsiTheme="minorEastAsia" w:cs="Times New Roman" w:hint="eastAsia"/>
        </w:rPr>
        <w:t>很多</w:t>
      </w:r>
      <w:r w:rsidR="00EB083F" w:rsidRPr="00424A7A">
        <w:rPr>
          <w:rFonts w:asciiTheme="minorEastAsia" w:hAnsiTheme="minorEastAsia" w:cs="Times New Roman" w:hint="eastAsia"/>
        </w:rPr>
        <w:t>人都不见了，岸边只剩下了船，但是</w:t>
      </w:r>
      <w:r w:rsidR="00EC012F" w:rsidRPr="00424A7A">
        <w:rPr>
          <w:rFonts w:asciiTheme="minorEastAsia" w:hAnsiTheme="minorEastAsia" w:cs="Times New Roman" w:hint="eastAsia"/>
        </w:rPr>
        <w:t>我不会就此停下，感谢所有</w:t>
      </w:r>
      <w:r w:rsidR="00803EC7" w:rsidRPr="00424A7A">
        <w:rPr>
          <w:rFonts w:asciiTheme="minorEastAsia" w:hAnsiTheme="minorEastAsia" w:cs="Times New Roman" w:hint="eastAsia"/>
        </w:rPr>
        <w:t>曾经陪伴或者仍</w:t>
      </w:r>
      <w:r w:rsidR="000E038D" w:rsidRPr="00424A7A">
        <w:rPr>
          <w:rFonts w:asciiTheme="minorEastAsia" w:hAnsiTheme="minorEastAsia" w:cs="Times New Roman" w:hint="eastAsia"/>
        </w:rPr>
        <w:t>然</w:t>
      </w:r>
      <w:r w:rsidR="00232AC6" w:rsidRPr="00424A7A">
        <w:rPr>
          <w:rFonts w:asciiTheme="minorEastAsia" w:hAnsiTheme="minorEastAsia" w:cs="Times New Roman" w:hint="eastAsia"/>
        </w:rPr>
        <w:t>在</w:t>
      </w:r>
      <w:r w:rsidR="00803EC7" w:rsidRPr="00424A7A">
        <w:rPr>
          <w:rFonts w:asciiTheme="minorEastAsia" w:hAnsiTheme="minorEastAsia" w:cs="Times New Roman" w:hint="eastAsia"/>
        </w:rPr>
        <w:t>陪伴我的人，</w:t>
      </w:r>
      <w:r w:rsidR="00232AC6" w:rsidRPr="00424A7A">
        <w:rPr>
          <w:rFonts w:asciiTheme="minorEastAsia" w:hAnsiTheme="minorEastAsia" w:cs="Times New Roman" w:hint="eastAsia"/>
        </w:rPr>
        <w:t>slady一定会走向更好的明天。</w:t>
      </w:r>
    </w:p>
    <w:sectPr w:rsidR="00A7519A" w:rsidRPr="00424A7A" w:rsidSect="000D32CE">
      <w:headerReference w:type="default" r:id="rId67"/>
      <w:footerReference w:type="default" r:id="rId68"/>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A3103" w14:textId="77777777" w:rsidR="00B45888" w:rsidRDefault="00B45888" w:rsidP="00D56B05">
      <w:pPr>
        <w:ind w:firstLine="480"/>
      </w:pPr>
      <w:r>
        <w:separator/>
      </w:r>
    </w:p>
  </w:endnote>
  <w:endnote w:type="continuationSeparator" w:id="0">
    <w:p w14:paraId="4C9D2ECA" w14:textId="77777777" w:rsidR="00B45888" w:rsidRDefault="00B45888"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D2700" w14:textId="77777777" w:rsidR="00B45888" w:rsidRDefault="00B45888" w:rsidP="00D56B05">
      <w:pPr>
        <w:ind w:firstLine="480"/>
      </w:pPr>
      <w:r>
        <w:separator/>
      </w:r>
    </w:p>
  </w:footnote>
  <w:footnote w:type="continuationSeparator" w:id="0">
    <w:p w14:paraId="4E5DF911" w14:textId="77777777" w:rsidR="00B45888" w:rsidRDefault="00B45888"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958"/>
    <w:rsid w:val="00192126"/>
    <w:rsid w:val="001958D0"/>
    <w:rsid w:val="00195BFC"/>
    <w:rsid w:val="00195FAA"/>
    <w:rsid w:val="00196231"/>
    <w:rsid w:val="00196269"/>
    <w:rsid w:val="0019777B"/>
    <w:rsid w:val="001A012D"/>
    <w:rsid w:val="001A13F9"/>
    <w:rsid w:val="001A1620"/>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437E9"/>
    <w:rsid w:val="00444A0F"/>
    <w:rsid w:val="00444E71"/>
    <w:rsid w:val="00445C88"/>
    <w:rsid w:val="0044617C"/>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31AE"/>
    <w:rsid w:val="004A36B1"/>
    <w:rsid w:val="004A3E1F"/>
    <w:rsid w:val="004A4141"/>
    <w:rsid w:val="004A4165"/>
    <w:rsid w:val="004A43AF"/>
    <w:rsid w:val="004A4D39"/>
    <w:rsid w:val="004A4FB3"/>
    <w:rsid w:val="004A57E0"/>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81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103E"/>
    <w:rsid w:val="0056321A"/>
    <w:rsid w:val="005636DE"/>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26DD"/>
    <w:rsid w:val="00592800"/>
    <w:rsid w:val="005940CF"/>
    <w:rsid w:val="005941B3"/>
    <w:rsid w:val="005943A4"/>
    <w:rsid w:val="00594D65"/>
    <w:rsid w:val="0059500C"/>
    <w:rsid w:val="0059646C"/>
    <w:rsid w:val="0059680E"/>
    <w:rsid w:val="005A3332"/>
    <w:rsid w:val="005A339A"/>
    <w:rsid w:val="005A4671"/>
    <w:rsid w:val="005A679F"/>
    <w:rsid w:val="005A76C7"/>
    <w:rsid w:val="005B197B"/>
    <w:rsid w:val="005B1ACD"/>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418A"/>
    <w:rsid w:val="006B7A92"/>
    <w:rsid w:val="006B7ABE"/>
    <w:rsid w:val="006C03CD"/>
    <w:rsid w:val="006C0D76"/>
    <w:rsid w:val="006C11A3"/>
    <w:rsid w:val="006C1284"/>
    <w:rsid w:val="006C1535"/>
    <w:rsid w:val="006C2236"/>
    <w:rsid w:val="006C3434"/>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740A"/>
    <w:rsid w:val="007029B8"/>
    <w:rsid w:val="00702DBF"/>
    <w:rsid w:val="007033E0"/>
    <w:rsid w:val="00703BF9"/>
    <w:rsid w:val="0070400F"/>
    <w:rsid w:val="00704AC4"/>
    <w:rsid w:val="00710D8B"/>
    <w:rsid w:val="00710FD9"/>
    <w:rsid w:val="007112DE"/>
    <w:rsid w:val="007138F2"/>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3A90"/>
    <w:rsid w:val="007F4F24"/>
    <w:rsid w:val="007F4F7C"/>
    <w:rsid w:val="007F5BE9"/>
    <w:rsid w:val="007F6B21"/>
    <w:rsid w:val="007F7C45"/>
    <w:rsid w:val="007F7D3A"/>
    <w:rsid w:val="008000ED"/>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3CE3"/>
    <w:rsid w:val="00874DE2"/>
    <w:rsid w:val="00875053"/>
    <w:rsid w:val="008773EA"/>
    <w:rsid w:val="00877B6D"/>
    <w:rsid w:val="00880A83"/>
    <w:rsid w:val="00880ADF"/>
    <w:rsid w:val="00881335"/>
    <w:rsid w:val="00881BA0"/>
    <w:rsid w:val="00883718"/>
    <w:rsid w:val="00883FE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61B"/>
    <w:rsid w:val="009F6A84"/>
    <w:rsid w:val="009F74F0"/>
    <w:rsid w:val="00A0329F"/>
    <w:rsid w:val="00A03624"/>
    <w:rsid w:val="00A04A87"/>
    <w:rsid w:val="00A04C4F"/>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7C65"/>
    <w:rsid w:val="00AB227C"/>
    <w:rsid w:val="00AB2453"/>
    <w:rsid w:val="00AB2D7B"/>
    <w:rsid w:val="00AB388B"/>
    <w:rsid w:val="00AB4DD0"/>
    <w:rsid w:val="00AB5453"/>
    <w:rsid w:val="00AB5EBE"/>
    <w:rsid w:val="00AB5FD4"/>
    <w:rsid w:val="00AB645E"/>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34C3"/>
    <w:rsid w:val="00B23B92"/>
    <w:rsid w:val="00B25713"/>
    <w:rsid w:val="00B26824"/>
    <w:rsid w:val="00B273CA"/>
    <w:rsid w:val="00B328D1"/>
    <w:rsid w:val="00B344C2"/>
    <w:rsid w:val="00B34B55"/>
    <w:rsid w:val="00B376E9"/>
    <w:rsid w:val="00B37AC5"/>
    <w:rsid w:val="00B4089C"/>
    <w:rsid w:val="00B41DFF"/>
    <w:rsid w:val="00B42A95"/>
    <w:rsid w:val="00B42FF5"/>
    <w:rsid w:val="00B438D0"/>
    <w:rsid w:val="00B45066"/>
    <w:rsid w:val="00B45888"/>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90E48"/>
    <w:rsid w:val="00C91F26"/>
    <w:rsid w:val="00C92F82"/>
    <w:rsid w:val="00C942CE"/>
    <w:rsid w:val="00C942FC"/>
    <w:rsid w:val="00C94608"/>
    <w:rsid w:val="00C947AA"/>
    <w:rsid w:val="00C94FF6"/>
    <w:rsid w:val="00C95FE6"/>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7C3"/>
    <w:rsid w:val="00D41B19"/>
    <w:rsid w:val="00D4302C"/>
    <w:rsid w:val="00D4362B"/>
    <w:rsid w:val="00D43A3A"/>
    <w:rsid w:val="00D45C97"/>
    <w:rsid w:val="00D463F0"/>
    <w:rsid w:val="00D47285"/>
    <w:rsid w:val="00D47467"/>
    <w:rsid w:val="00D528A2"/>
    <w:rsid w:val="00D536DF"/>
    <w:rsid w:val="00D54A79"/>
    <w:rsid w:val="00D54D0B"/>
    <w:rsid w:val="00D56B05"/>
    <w:rsid w:val="00D57081"/>
    <w:rsid w:val="00D57C82"/>
    <w:rsid w:val="00D57FCA"/>
    <w:rsid w:val="00D60607"/>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1648"/>
    <w:rsid w:val="00DE204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CC3"/>
    <w:rsid w:val="00E404DC"/>
    <w:rsid w:val="00E4125F"/>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8A0"/>
    <w:rsid w:val="00ED4944"/>
    <w:rsid w:val="00ED5C7E"/>
    <w:rsid w:val="00ED62CC"/>
    <w:rsid w:val="00ED7742"/>
    <w:rsid w:val="00ED7ED0"/>
    <w:rsid w:val="00EE075B"/>
    <w:rsid w:val="00EE0CF7"/>
    <w:rsid w:val="00EE0D7D"/>
    <w:rsid w:val="00EE0E68"/>
    <w:rsid w:val="00EE24FB"/>
    <w:rsid w:val="00EE3989"/>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ECE35F5E-1A98-46CE-8938-DC59DD14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5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image" Target="media/image47.pn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3.png"/><Relationship Id="rId67" Type="http://schemas.openxmlformats.org/officeDocument/2006/relationships/header" Target="header5.xml"/><Relationship Id="rId20" Type="http://schemas.openxmlformats.org/officeDocument/2006/relationships/image" Target="media/image5.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hyperlink" Target="https://so.csdn.net/so/search?q=%E5%BE%AE%E6%8E%A7%E5%88%B6%E5%99%A8%E5%BC%80%E5%8F%91&amp;spm=1001.2101.3001.702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59</Pages>
  <Words>19014</Words>
  <Characters>108384</Characters>
  <Application>Microsoft Office Word</Application>
  <DocSecurity>0</DocSecurity>
  <Lines>903</Lines>
  <Paragraphs>254</Paragraphs>
  <ScaleCrop>false</ScaleCrop>
  <Company/>
  <LinksUpToDate>false</LinksUpToDate>
  <CharactersWithSpaces>12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11</cp:revision>
  <cp:lastPrinted>2025-05-09T15:15:00Z</cp:lastPrinted>
  <dcterms:created xsi:type="dcterms:W3CDTF">2025-05-19T13:02:00Z</dcterms:created>
  <dcterms:modified xsi:type="dcterms:W3CDTF">2025-05-2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mVfowL6"/&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